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F93709" w14:textId="77777777" w:rsidR="006E4797" w:rsidRPr="00A22717" w:rsidRDefault="00551D82" w:rsidP="00A22717">
      <w:pPr>
        <w:pBdr>
          <w:top w:val="nil"/>
          <w:left w:val="nil"/>
          <w:bottom w:val="nil"/>
          <w:right w:val="nil"/>
          <w:between w:val="nil"/>
        </w:pBdr>
      </w:pPr>
      <w:r w:rsidRPr="00A22717">
        <w:rPr>
          <w:b/>
        </w:rPr>
        <w:t>TITLE:</w:t>
      </w:r>
      <w:r w:rsidRPr="00A22717">
        <w:t xml:space="preserve"> </w:t>
      </w:r>
    </w:p>
    <w:p w14:paraId="33C12B0A" w14:textId="77777777" w:rsidR="006E4797" w:rsidRPr="00A22717" w:rsidRDefault="001D37D6" w:rsidP="00A22717">
      <w:r w:rsidRPr="00A22717">
        <w:t xml:space="preserve">Estimation of urinary nanocrystals in humans using </w:t>
      </w:r>
      <w:r w:rsidR="005F5EB9" w:rsidRPr="00A22717">
        <w:t>calcium</w:t>
      </w:r>
      <w:r w:rsidRPr="00A22717">
        <w:t xml:space="preserve"> fluorophore labeling and Nanoparticle Tracking Analysis</w:t>
      </w:r>
    </w:p>
    <w:p w14:paraId="149CDF26" w14:textId="77777777" w:rsidR="001D37D6" w:rsidRPr="00355CD0" w:rsidRDefault="001D37D6" w:rsidP="00A22717">
      <w:pPr>
        <w:rPr>
          <w:b/>
        </w:rPr>
      </w:pPr>
    </w:p>
    <w:p w14:paraId="61297757" w14:textId="77777777" w:rsidR="006E4797" w:rsidRPr="00A22717" w:rsidRDefault="00551D82" w:rsidP="00A22717">
      <w:r w:rsidRPr="00355CD0">
        <w:rPr>
          <w:b/>
        </w:rPr>
        <w:t xml:space="preserve">AUTHORS AND AFFILIATIONS: </w:t>
      </w:r>
    </w:p>
    <w:p w14:paraId="0ED429D6" w14:textId="7DA9F6FB" w:rsidR="006E4797" w:rsidRPr="00A22717" w:rsidRDefault="001D37D6" w:rsidP="00A22717">
      <w:r w:rsidRPr="00A22717">
        <w:t>Parveen Kumar</w:t>
      </w:r>
      <w:r w:rsidR="00E36544" w:rsidRPr="00A22717">
        <w:rPr>
          <w:vertAlign w:val="superscript"/>
        </w:rPr>
        <w:t>1</w:t>
      </w:r>
      <w:r w:rsidR="001166C9" w:rsidRPr="00A22717">
        <w:t>, Andrew Bell</w:t>
      </w:r>
      <w:r w:rsidR="00E36544" w:rsidRPr="00A22717">
        <w:rPr>
          <w:vertAlign w:val="superscript"/>
        </w:rPr>
        <w:t>1</w:t>
      </w:r>
      <w:r w:rsidR="001166C9" w:rsidRPr="00A22717">
        <w:t>,</w:t>
      </w:r>
      <w:r w:rsidRPr="00A22717">
        <w:t xml:space="preserve"> and </w:t>
      </w:r>
      <w:proofErr w:type="spellStart"/>
      <w:r w:rsidRPr="00A22717">
        <w:t>Tanecia</w:t>
      </w:r>
      <w:proofErr w:type="spellEnd"/>
      <w:r w:rsidRPr="00A22717">
        <w:t xml:space="preserve"> Mitchell</w:t>
      </w:r>
      <w:r w:rsidR="00E36544" w:rsidRPr="00A22717">
        <w:rPr>
          <w:vertAlign w:val="superscript"/>
        </w:rPr>
        <w:t>1</w:t>
      </w:r>
      <w:r w:rsidR="00E36544">
        <w:rPr>
          <w:vertAlign w:val="superscript"/>
        </w:rPr>
        <w:t>*</w:t>
      </w:r>
    </w:p>
    <w:p w14:paraId="5C176688" w14:textId="77777777" w:rsidR="00E36544" w:rsidRDefault="00E36544" w:rsidP="00A22717">
      <w:pPr>
        <w:rPr>
          <w:vertAlign w:val="superscript"/>
        </w:rPr>
      </w:pPr>
    </w:p>
    <w:p w14:paraId="7C55B96D" w14:textId="42DAB9D1" w:rsidR="001D37D6" w:rsidRPr="00A22717" w:rsidRDefault="00E36544" w:rsidP="00A22717">
      <w:r w:rsidRPr="00A22717">
        <w:rPr>
          <w:vertAlign w:val="superscript"/>
        </w:rPr>
        <w:t>1</w:t>
      </w:r>
      <w:r w:rsidR="001D37D6" w:rsidRPr="00A22717">
        <w:t>Department of Urology, University of Alabama at Birmingham, Birmingham, AL, USA</w:t>
      </w:r>
    </w:p>
    <w:p w14:paraId="43BC1DCB" w14:textId="77777777" w:rsidR="00E36544" w:rsidRDefault="00E36544" w:rsidP="00A22717"/>
    <w:p w14:paraId="3D6082B9" w14:textId="1AF71090" w:rsidR="005F5EB9" w:rsidRDefault="00E36544" w:rsidP="00A22717">
      <w:r>
        <w:t xml:space="preserve">*Corresponding Author: </w:t>
      </w:r>
      <w:hyperlink r:id="rId7" w:history="1">
        <w:r w:rsidRPr="00355CD0">
          <w:rPr>
            <w:rStyle w:val="Hyperlink"/>
          </w:rPr>
          <w:t>taneciamitchell@uabmc.edu</w:t>
        </w:r>
      </w:hyperlink>
      <w:r w:rsidR="005F5EB9" w:rsidRPr="00A22717">
        <w:t xml:space="preserve"> </w:t>
      </w:r>
    </w:p>
    <w:p w14:paraId="4B5CC41D" w14:textId="47EAF8FC" w:rsidR="00E36544" w:rsidRDefault="00E36544" w:rsidP="00A22717"/>
    <w:p w14:paraId="1C5EC652" w14:textId="52AE6F6A" w:rsidR="00E36544" w:rsidRDefault="00E36544" w:rsidP="00A22717">
      <w:r>
        <w:t>Email of co-authors:</w:t>
      </w:r>
    </w:p>
    <w:p w14:paraId="61C0D8BB" w14:textId="0D0BA7BF" w:rsidR="00E36544" w:rsidRDefault="00E36544" w:rsidP="00A22717">
      <w:hyperlink r:id="rId8" w:history="1">
        <w:r w:rsidRPr="00355CD0">
          <w:rPr>
            <w:rStyle w:val="Hyperlink"/>
          </w:rPr>
          <w:t>parveenkumar@uabmc.edu</w:t>
        </w:r>
      </w:hyperlink>
    </w:p>
    <w:p w14:paraId="619E26D1" w14:textId="3D70E3B5" w:rsidR="00E36544" w:rsidRPr="007F591A" w:rsidRDefault="00E36544" w:rsidP="00A22717">
      <w:hyperlink r:id="rId9" w:history="1">
        <w:r w:rsidRPr="00A22717">
          <w:rPr>
            <w:rStyle w:val="Hyperlink"/>
          </w:rPr>
          <w:t>apb0038@auburn.edu</w:t>
        </w:r>
      </w:hyperlink>
      <w:r w:rsidRPr="007F591A">
        <w:t xml:space="preserve"> </w:t>
      </w:r>
    </w:p>
    <w:p w14:paraId="3A83C7CD" w14:textId="77777777" w:rsidR="001D37D6" w:rsidRPr="00A22717" w:rsidRDefault="001D37D6" w:rsidP="00A22717"/>
    <w:p w14:paraId="6C94E015" w14:textId="77777777" w:rsidR="006E4797" w:rsidRPr="00A22717" w:rsidRDefault="00551D82" w:rsidP="00A22717">
      <w:pPr>
        <w:pBdr>
          <w:top w:val="nil"/>
          <w:left w:val="nil"/>
          <w:bottom w:val="nil"/>
          <w:right w:val="nil"/>
          <w:between w:val="nil"/>
        </w:pBdr>
      </w:pPr>
      <w:r w:rsidRPr="00A22717">
        <w:rPr>
          <w:b/>
        </w:rPr>
        <w:t>KEYWORDS:</w:t>
      </w:r>
    </w:p>
    <w:p w14:paraId="266572F4" w14:textId="53DF6004" w:rsidR="006E4797" w:rsidRPr="00A22717" w:rsidRDefault="001D37D6" w:rsidP="00A22717">
      <w:pPr>
        <w:pBdr>
          <w:top w:val="nil"/>
          <w:left w:val="nil"/>
          <w:bottom w:val="nil"/>
          <w:right w:val="nil"/>
          <w:between w:val="nil"/>
        </w:pBdr>
      </w:pPr>
      <w:r w:rsidRPr="00A22717">
        <w:t xml:space="preserve">Oxalate, kidney stones, </w:t>
      </w:r>
      <w:proofErr w:type="spellStart"/>
      <w:r w:rsidRPr="00A22717">
        <w:t>nanocrystalluria</w:t>
      </w:r>
      <w:proofErr w:type="spellEnd"/>
      <w:r w:rsidRPr="00A22717">
        <w:t xml:space="preserve">, </w:t>
      </w:r>
      <w:r w:rsidR="00B075DF" w:rsidRPr="00A22717">
        <w:t>Nanoparticle Tracking Analysis</w:t>
      </w:r>
      <w:r w:rsidR="005F5EB9" w:rsidRPr="00A22717">
        <w:t>, calcium</w:t>
      </w:r>
    </w:p>
    <w:p w14:paraId="1CF7AEB8" w14:textId="77777777" w:rsidR="001D37D6" w:rsidRPr="00A22717" w:rsidRDefault="001D37D6" w:rsidP="00A22717">
      <w:pPr>
        <w:pBdr>
          <w:top w:val="nil"/>
          <w:left w:val="nil"/>
          <w:bottom w:val="nil"/>
          <w:right w:val="nil"/>
          <w:between w:val="nil"/>
        </w:pBdr>
      </w:pPr>
    </w:p>
    <w:p w14:paraId="64F68589" w14:textId="77777777" w:rsidR="006E4797" w:rsidRPr="00355CD0" w:rsidRDefault="00551D82" w:rsidP="00A22717">
      <w:r w:rsidRPr="00355CD0">
        <w:rPr>
          <w:b/>
        </w:rPr>
        <w:t>SUMMARY:</w:t>
      </w:r>
      <w:r w:rsidRPr="00355CD0">
        <w:t xml:space="preserve"> </w:t>
      </w:r>
    </w:p>
    <w:p w14:paraId="6C2793CE" w14:textId="24673177" w:rsidR="00AD39F5" w:rsidRPr="00A22717" w:rsidRDefault="000C6C18" w:rsidP="00A22717">
      <w:r w:rsidRPr="00A22717">
        <w:t xml:space="preserve">The </w:t>
      </w:r>
      <w:r w:rsidR="005761D4" w:rsidRPr="00A22717">
        <w:t xml:space="preserve">objective </w:t>
      </w:r>
      <w:r w:rsidRPr="00A22717">
        <w:t xml:space="preserve">of this study was to determine whether </w:t>
      </w:r>
      <w:r w:rsidR="009A3A15" w:rsidRPr="00A22717">
        <w:t xml:space="preserve">nanoparticle tracking analysis (NTA) could detect and quantify </w:t>
      </w:r>
      <w:r w:rsidRPr="00A22717">
        <w:t xml:space="preserve">urinary </w:t>
      </w:r>
      <w:r w:rsidR="009A3A15" w:rsidRPr="00A22717">
        <w:t xml:space="preserve">calcium containing </w:t>
      </w:r>
      <w:r w:rsidRPr="00A22717">
        <w:t xml:space="preserve">nanocrystals </w:t>
      </w:r>
      <w:r w:rsidR="009A3A15" w:rsidRPr="00A22717">
        <w:t>from healthy adults.</w:t>
      </w:r>
      <w:r w:rsidR="00A22717">
        <w:t xml:space="preserve"> </w:t>
      </w:r>
      <w:r w:rsidR="005C3A96" w:rsidRPr="00A22717">
        <w:t xml:space="preserve">The </w:t>
      </w:r>
      <w:r w:rsidRPr="00A22717">
        <w:t>findings</w:t>
      </w:r>
      <w:r w:rsidR="005C3A96" w:rsidRPr="00A22717">
        <w:t xml:space="preserve"> from the current study</w:t>
      </w:r>
      <w:r w:rsidRPr="00A22717">
        <w:t xml:space="preserve"> suggest NTA could be a potential tool to estimate urinary nanocrystals during kidney stone disease.</w:t>
      </w:r>
      <w:r w:rsidR="00A22717">
        <w:t xml:space="preserve"> </w:t>
      </w:r>
    </w:p>
    <w:p w14:paraId="1E4101D6" w14:textId="77777777" w:rsidR="000C6C18" w:rsidRPr="00355CD0" w:rsidRDefault="000C6C18" w:rsidP="00A22717"/>
    <w:p w14:paraId="455E4224" w14:textId="77777777" w:rsidR="006E4797" w:rsidRPr="00A22717" w:rsidRDefault="00551D82" w:rsidP="00A22717">
      <w:r w:rsidRPr="00355CD0">
        <w:rPr>
          <w:b/>
        </w:rPr>
        <w:t>ABSTRACT:</w:t>
      </w:r>
      <w:r w:rsidRPr="00355CD0">
        <w:t xml:space="preserve"> </w:t>
      </w:r>
    </w:p>
    <w:p w14:paraId="73BA4A47" w14:textId="553FB0E6" w:rsidR="001D37D6" w:rsidRPr="00A22717" w:rsidRDefault="000C6C18" w:rsidP="00A22717">
      <w:r w:rsidRPr="00A22717">
        <w:t>Kidney stones are becoming more prevalent worldwide in adults and children. The most common type of kidney stone is comprised of calcium oxalate (</w:t>
      </w:r>
      <w:proofErr w:type="spellStart"/>
      <w:r w:rsidRPr="00A22717">
        <w:t>CaOx</w:t>
      </w:r>
      <w:proofErr w:type="spellEnd"/>
      <w:r w:rsidRPr="00A22717">
        <w:t>)</w:t>
      </w:r>
      <w:r w:rsidR="0012279B" w:rsidRPr="00A22717">
        <w:t xml:space="preserve"> crystals</w:t>
      </w:r>
      <w:r w:rsidRPr="00A22717">
        <w:t xml:space="preserve">. Crystalluria occurs when urine becomes supersaturated with minerals </w:t>
      </w:r>
      <w:r w:rsidR="009A3A15" w:rsidRPr="00A22717">
        <w:t>(e.g.</w:t>
      </w:r>
      <w:r w:rsidR="00A22717">
        <w:t>,</w:t>
      </w:r>
      <w:r w:rsidR="009A3A15" w:rsidRPr="00A22717">
        <w:t xml:space="preserve"> </w:t>
      </w:r>
      <w:r w:rsidRPr="00A22717">
        <w:t>calcium</w:t>
      </w:r>
      <w:r w:rsidR="009A3A15" w:rsidRPr="00A22717">
        <w:t xml:space="preserve">, </w:t>
      </w:r>
      <w:r w:rsidRPr="00A22717">
        <w:t>oxalate</w:t>
      </w:r>
      <w:r w:rsidR="009A3A15" w:rsidRPr="00A22717">
        <w:t>, phosphate)</w:t>
      </w:r>
      <w:r w:rsidRPr="00A22717">
        <w:t xml:space="preserve"> and precedes kidney stone formation. Standard methods to assess crystalluria in stone formers include microscopy</w:t>
      </w:r>
      <w:r w:rsidR="009A3A15" w:rsidRPr="00A22717">
        <w:t>, filtration</w:t>
      </w:r>
      <w:r w:rsidRPr="00A22717">
        <w:t xml:space="preserve">, and centrifugation. However, these methods primarily detect microcrystals and not nanocrystals. </w:t>
      </w:r>
      <w:r w:rsidR="009A3A15" w:rsidRPr="00A22717">
        <w:t>Nanocrystals have been suggested to be more</w:t>
      </w:r>
      <w:r w:rsidRPr="00A22717">
        <w:t xml:space="preserve"> harmful to kidney epithelial cells than microcrystals in vitro. Here, </w:t>
      </w:r>
      <w:r w:rsidR="00EE567F" w:rsidRPr="00A22717">
        <w:t xml:space="preserve">we describe </w:t>
      </w:r>
      <w:r w:rsidRPr="00A22717">
        <w:t xml:space="preserve">the ability of Nanoparticle Tracking analysis (NTA) to detect </w:t>
      </w:r>
      <w:r w:rsidR="009A3A15" w:rsidRPr="00A22717">
        <w:t>human urinary</w:t>
      </w:r>
      <w:r w:rsidRPr="00A22717">
        <w:t xml:space="preserve"> nanocrystals. Healthy adults were fed a controlled oxalate diet prior to drinking an oxalate</w:t>
      </w:r>
      <w:r w:rsidR="00EE567F" w:rsidRPr="00A22717">
        <w:t xml:space="preserve"> </w:t>
      </w:r>
      <w:r w:rsidR="009A2C8E" w:rsidRPr="00A22717">
        <w:t>load</w:t>
      </w:r>
      <w:r w:rsidRPr="00A22717">
        <w:t xml:space="preserve"> to stimulate urinary nanocrystals. Urine was collected for 24 hours before and after the oxalate load. </w:t>
      </w:r>
      <w:r w:rsidR="009A3A15" w:rsidRPr="00A22717">
        <w:t>S</w:t>
      </w:r>
      <w:r w:rsidRPr="00A22717">
        <w:t xml:space="preserve">amples were processed and </w:t>
      </w:r>
      <w:r w:rsidR="009A3A15" w:rsidRPr="00A22717">
        <w:t xml:space="preserve">washed with </w:t>
      </w:r>
      <w:r w:rsidRPr="00A22717">
        <w:t xml:space="preserve">ethanol </w:t>
      </w:r>
      <w:r w:rsidR="009A3A15" w:rsidRPr="00A22717">
        <w:t>to purify samples</w:t>
      </w:r>
      <w:r w:rsidRPr="00A22717">
        <w:t xml:space="preserve">. Urinary nanocrystals were stained with the calcium binding fluorophore, Fluo-4 AM. After staining, the size and count of nanocrystals were determined using NTA. </w:t>
      </w:r>
      <w:r w:rsidR="005C3A96" w:rsidRPr="00A22717">
        <w:t xml:space="preserve">The </w:t>
      </w:r>
      <w:r w:rsidRPr="00A22717">
        <w:t>findings</w:t>
      </w:r>
      <w:r w:rsidR="005C3A96" w:rsidRPr="00A22717">
        <w:t xml:space="preserve"> from this study</w:t>
      </w:r>
      <w:r w:rsidRPr="00A22717">
        <w:t xml:space="preserve"> show </w:t>
      </w:r>
      <w:r w:rsidR="0012279B" w:rsidRPr="00A22717">
        <w:t xml:space="preserve">NTA can efficiently detect </w:t>
      </w:r>
      <w:proofErr w:type="spellStart"/>
      <w:r w:rsidR="0012279B" w:rsidRPr="00A22717">
        <w:t>nanocrystalluria</w:t>
      </w:r>
      <w:proofErr w:type="spellEnd"/>
      <w:r w:rsidR="0012279B" w:rsidRPr="00A22717">
        <w:t xml:space="preserve"> in healthy adults</w:t>
      </w:r>
      <w:r w:rsidRPr="00A22717">
        <w:t xml:space="preserve">. These findings suggest NTA could be a valuable early detection method of </w:t>
      </w:r>
      <w:proofErr w:type="spellStart"/>
      <w:r w:rsidRPr="00A22717">
        <w:t>nanocrystalluria</w:t>
      </w:r>
      <w:proofErr w:type="spellEnd"/>
      <w:r w:rsidRPr="00A22717">
        <w:t xml:space="preserve"> in patients with kidney stone disease.</w:t>
      </w:r>
    </w:p>
    <w:p w14:paraId="3F68C496" w14:textId="77777777" w:rsidR="009C3B73" w:rsidRDefault="009C3B73" w:rsidP="00A22717">
      <w:pPr>
        <w:rPr>
          <w:b/>
        </w:rPr>
      </w:pPr>
    </w:p>
    <w:p w14:paraId="6BF82159" w14:textId="04C2C769" w:rsidR="000C6C18" w:rsidRPr="00355CD0" w:rsidRDefault="00551D82" w:rsidP="00A22717">
      <w:r w:rsidRPr="00355CD0">
        <w:rPr>
          <w:b/>
        </w:rPr>
        <w:t>INTRODUCTION:</w:t>
      </w:r>
      <w:r w:rsidRPr="00355CD0">
        <w:t xml:space="preserve"> </w:t>
      </w:r>
    </w:p>
    <w:p w14:paraId="61940365" w14:textId="4E62BC7F" w:rsidR="000C6C18" w:rsidRPr="00A22717" w:rsidRDefault="000C6C18" w:rsidP="00A22717">
      <w:r w:rsidRPr="00A22717">
        <w:t xml:space="preserve">Urinary crystals form when urine becomes supersaturated with minerals. This can occur in healthy </w:t>
      </w:r>
      <w:r w:rsidR="001166C9" w:rsidRPr="00A22717">
        <w:t>individuals</w:t>
      </w:r>
      <w:r w:rsidRPr="00A22717">
        <w:t xml:space="preserve"> but is more common in individuals with kidney stones</w:t>
      </w:r>
      <w:r w:rsidRPr="00A22717">
        <w:fldChar w:fldCharType="begin"/>
      </w:r>
      <w:r w:rsidR="00A57856" w:rsidRPr="00A22717">
        <w:instrText xml:space="preserve"> ADDIN EN.CITE &lt;EndNote&gt;&lt;Cite&gt;&lt;Author&gt;Fogazzi&lt;/Author&gt;&lt;Year&gt;1996&lt;/Year&gt;&lt;RecNum&gt;561&lt;/RecNum&gt;&lt;DisplayText&gt;&lt;style face="superscript"&gt;1&lt;/style&gt;&lt;/DisplayText&gt;&lt;record&gt;&lt;rec-number&gt;561&lt;/rec-number&gt;&lt;foreign-keys&gt;&lt;key app="EN" db-id="e5z022x2i5rsv9etdx1p9vwtxzfzdxa5arxv" timestamp="1552160342" guid="19e512bf-b29d-4ab8-a907-0b3c2a4ffbf9"&gt;561&lt;/key&gt;&lt;/foreign-keys&gt;&lt;ref-type name="Journal Article"&gt;17&lt;/ref-type&gt;&lt;contributors&gt;&lt;authors&gt;&lt;author&gt;Fogazzi, G. B.&lt;/author&gt;&lt;/authors&gt;&lt;/contributors&gt;&lt;auth-address&gt;Divisione di Nefrologia e Dialisi, Ospedale Maggiore, IRCCS, Milan, Italy.&lt;/auth-address&gt;&lt;titles&gt;&lt;title&gt;Crystalluria: a neglected aspect of urinary sediment analysis&lt;/title&gt;&lt;secondary-title&gt;Nephrology, Dialysis, Transplantation&lt;/secondary-title&gt;&lt;/titles&gt;&lt;periodical&gt;&lt;full-title&gt;Nephrology, Dialysis, Transplantation&lt;/full-title&gt;&lt;abbr-1&gt;Nephrol. Dial. Transplant.&lt;/abbr-1&gt;&lt;abbr-2&gt;Nephrol Dial Transplant&lt;/abbr-2&gt;&lt;/periodical&gt;&lt;pages&gt;379-87&lt;/pages&gt;&lt;volume&gt;11&lt;/volume&gt;&lt;number&gt;2&lt;/number&gt;&lt;edition&gt;1996/02/01&lt;/edition&gt;&lt;keywords&gt;&lt;keyword&gt;Acute Kidney Injury/complications/urine&lt;/keyword&gt;&lt;keyword&gt;Crystallization&lt;/keyword&gt;&lt;keyword&gt;Humans&lt;/keyword&gt;&lt;keyword&gt;Urinary Calculi/chemistry/etiology/*urine&lt;/keyword&gt;&lt;/keywords&gt;&lt;dates&gt;&lt;year&gt;1996&lt;/year&gt;&lt;pub-dates&gt;&lt;date&gt;Feb&lt;/date&gt;&lt;/pub-dates&gt;&lt;/dates&gt;&lt;isbn&gt;0931-0509 (Print)&amp;#xD;0931-0509 (Linking)&lt;/isbn&gt;&lt;accession-num&gt;8671802&lt;/accession-num&gt;&lt;urls&gt;&lt;related-urls&gt;&lt;url&gt;https://www.ncbi.nlm.nih.gov/pubmed/8671802&lt;/url&gt;&lt;/related-urls&gt;&lt;/urls&gt;&lt;/record&gt;&lt;/Cite&gt;&lt;/EndNote&gt;</w:instrText>
      </w:r>
      <w:r w:rsidRPr="00A22717">
        <w:fldChar w:fldCharType="separate"/>
      </w:r>
      <w:r w:rsidRPr="00A22717">
        <w:rPr>
          <w:noProof/>
          <w:vertAlign w:val="superscript"/>
        </w:rPr>
        <w:t>1</w:t>
      </w:r>
      <w:r w:rsidRPr="00A22717">
        <w:fldChar w:fldCharType="end"/>
      </w:r>
      <w:r w:rsidRPr="00A22717">
        <w:t xml:space="preserve">. The presence and </w:t>
      </w:r>
      <w:r w:rsidRPr="00A22717">
        <w:lastRenderedPageBreak/>
        <w:t>accumulation of urinary crystals can increase one’s risk of developing a kidney stone. Specifically, this occurs when crystals bind to Randall’s plaque</w:t>
      </w:r>
      <w:r w:rsidR="00EE567F" w:rsidRPr="00A22717">
        <w:t>,</w:t>
      </w:r>
      <w:r w:rsidRPr="00A22717">
        <w:t xml:space="preserve"> nucleate, accumulate, and grow over time</w:t>
      </w:r>
      <w:r w:rsidRPr="00A22717">
        <w:fldChar w:fldCharType="begin">
          <w:fldData xml:space="preserve">PEVuZE5vdGU+PENpdGU+PEF1dGhvcj5LdW88L0F1dGhvcj48WWVhcj4yMDAzPC9ZZWFyPjxSZWNO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</w:fldData>
        </w:fldChar>
      </w:r>
      <w:r w:rsidR="00A57856" w:rsidRPr="00A22717">
        <w:instrText xml:space="preserve"> ADDIN EN.CITE </w:instrText>
      </w:r>
      <w:r w:rsidR="00A57856" w:rsidRPr="00A22717">
        <w:fldChar w:fldCharType="begin">
          <w:fldData xml:space="preserve">PEVuZE5vdGU+PENpdGU+PEF1dGhvcj5LdW88L0F1dGhvcj48WWVhcj4yMDAzPC9ZZWFyPjxSZWNO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</w:fldData>
        </w:fldChar>
      </w:r>
      <w:r w:rsidR="00A57856" w:rsidRPr="00A22717">
        <w:instrText xml:space="preserve"> ADDIN EN.CITE.DATA </w:instrText>
      </w:r>
      <w:r w:rsidR="00A57856" w:rsidRPr="00A22717">
        <w:fldChar w:fldCharType="end"/>
      </w:r>
      <w:r w:rsidRPr="00A22717">
        <w:fldChar w:fldCharType="separate"/>
      </w:r>
      <w:r w:rsidRPr="00A22717">
        <w:rPr>
          <w:noProof/>
          <w:vertAlign w:val="superscript"/>
        </w:rPr>
        <w:t>2-4</w:t>
      </w:r>
      <w:r w:rsidRPr="00A22717">
        <w:fldChar w:fldCharType="end"/>
      </w:r>
      <w:r w:rsidRPr="00A22717">
        <w:t>. Crystalluria precedes kidney stone formation and assessment of crystalluria may have predictive value in kidney stone formers</w:t>
      </w:r>
      <w:r w:rsidRPr="00A22717">
        <w:fldChar w:fldCharType="begin">
          <w:fldData xml:space="preserve">PEVuZE5vdGU+PENpdGU+PEF1dGhvcj5Sb2JlcnRzb248L0F1dGhvcj48WWVhcj4xOTY5PC9ZZWFy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</w:fldData>
        </w:fldChar>
      </w:r>
      <w:r w:rsidR="00A57856" w:rsidRPr="00A22717">
        <w:instrText xml:space="preserve"> ADDIN EN.CITE </w:instrText>
      </w:r>
      <w:r w:rsidR="00A57856" w:rsidRPr="00A22717">
        <w:fldChar w:fldCharType="begin">
          <w:fldData xml:space="preserve">PEVuZE5vdGU+PENpdGU+PEF1dGhvcj5Sb2JlcnRzb248L0F1dGhvcj48WWVhcj4xOTY5PC9ZZWFy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</w:fldData>
        </w:fldChar>
      </w:r>
      <w:r w:rsidR="00A57856" w:rsidRPr="00A22717">
        <w:instrText xml:space="preserve"> ADDIN EN.CITE.DATA </w:instrText>
      </w:r>
      <w:r w:rsidR="00A57856" w:rsidRPr="00A22717">
        <w:fldChar w:fldCharType="end"/>
      </w:r>
      <w:r w:rsidRPr="00A22717">
        <w:fldChar w:fldCharType="separate"/>
      </w:r>
      <w:r w:rsidRPr="00A22717">
        <w:rPr>
          <w:noProof/>
          <w:vertAlign w:val="superscript"/>
        </w:rPr>
        <w:t>3,5</w:t>
      </w:r>
      <w:r w:rsidRPr="00A22717">
        <w:fldChar w:fldCharType="end"/>
      </w:r>
      <w:r w:rsidRPr="00A22717">
        <w:t xml:space="preserve">. Specifically, crystalluria has been suggested to be useful to predict the risk of stone recurrence in patients with </w:t>
      </w:r>
      <w:r w:rsidR="00D424DE" w:rsidRPr="00A22717">
        <w:t xml:space="preserve">a </w:t>
      </w:r>
      <w:r w:rsidR="009B76AC" w:rsidRPr="00A22717">
        <w:t xml:space="preserve">history of </w:t>
      </w:r>
      <w:r w:rsidRPr="00A22717">
        <w:t xml:space="preserve">calcium </w:t>
      </w:r>
      <w:r w:rsidR="009B76AC" w:rsidRPr="00A22717">
        <w:t xml:space="preserve">oxalate </w:t>
      </w:r>
      <w:r w:rsidRPr="00A22717">
        <w:t>containing stones</w:t>
      </w:r>
      <w:r w:rsidRPr="00A22717">
        <w:fldChar w:fldCharType="begin">
          <w:fldData xml:space="preserve">PEVuZE5vdGU+PENpdGU+PEF1dGhvcj5EYXVkb248L0F1dGhvcj48WWVhcj4yMDA1PC9ZZWFyPjxS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</w:fldData>
        </w:fldChar>
      </w:r>
      <w:r w:rsidR="00A57856" w:rsidRPr="00A22717">
        <w:instrText xml:space="preserve"> ADDIN EN.CITE </w:instrText>
      </w:r>
      <w:r w:rsidR="00A57856" w:rsidRPr="00A22717">
        <w:fldChar w:fldCharType="begin">
          <w:fldData xml:space="preserve">PEVuZE5vdGU+PENpdGU+PEF1dGhvcj5EYXVkb248L0F1dGhvcj48WWVhcj4yMDA1PC9ZZWFyPjxS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</w:fldData>
        </w:fldChar>
      </w:r>
      <w:r w:rsidR="00A57856" w:rsidRPr="00A22717">
        <w:instrText xml:space="preserve"> ADDIN EN.CITE.DATA </w:instrText>
      </w:r>
      <w:r w:rsidR="00A57856" w:rsidRPr="00A22717">
        <w:fldChar w:fldCharType="end"/>
      </w:r>
      <w:r w:rsidRPr="00A22717">
        <w:fldChar w:fldCharType="separate"/>
      </w:r>
      <w:r w:rsidRPr="00A22717">
        <w:rPr>
          <w:noProof/>
          <w:vertAlign w:val="superscript"/>
        </w:rPr>
        <w:t>6,7</w:t>
      </w:r>
      <w:r w:rsidRPr="00A22717">
        <w:fldChar w:fldCharType="end"/>
      </w:r>
      <w:r w:rsidRPr="00A22717">
        <w:t>.</w:t>
      </w:r>
    </w:p>
    <w:p w14:paraId="38947E2D" w14:textId="77777777" w:rsidR="000C6C18" w:rsidRPr="00A22717" w:rsidRDefault="000C6C18" w:rsidP="00A22717"/>
    <w:p w14:paraId="06531C27" w14:textId="376B078B" w:rsidR="000C6C18" w:rsidRPr="00A22717" w:rsidRDefault="000C6C18" w:rsidP="00A22717">
      <w:r w:rsidRPr="00A22717">
        <w:t>Crystals have been reported to negatively impact renal epithelial and circulating immune cell function</w:t>
      </w:r>
      <w:r w:rsidRPr="00A22717">
        <w:fldChar w:fldCharType="begin">
          <w:fldData xml:space="preserve">PEVuZE5vdGU+PENpdGU+PEF1dGhvcj5QYXRlbDwvQXV0aG9yPjxZZWFyPjIwMTg8L1llYXI+PFJl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</w:fldData>
        </w:fldChar>
      </w:r>
      <w:r w:rsidR="00A57856" w:rsidRPr="00A22717">
        <w:instrText xml:space="preserve"> ADDIN EN.CITE </w:instrText>
      </w:r>
      <w:r w:rsidR="00A57856" w:rsidRPr="00A22717">
        <w:fldChar w:fldCharType="begin">
          <w:fldData xml:space="preserve">PEVuZE5vdGU+PENpdGU+PEF1dGhvcj5QYXRlbDwvQXV0aG9yPjxZZWFyPjIwMTg8L1llYXI+PFJl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</w:fldData>
        </w:fldChar>
      </w:r>
      <w:r w:rsidR="00A57856" w:rsidRPr="00A22717">
        <w:instrText xml:space="preserve"> ADDIN EN.CITE.DATA </w:instrText>
      </w:r>
      <w:r w:rsidR="00A57856" w:rsidRPr="00A22717">
        <w:fldChar w:fldCharType="end"/>
      </w:r>
      <w:r w:rsidRPr="00A22717">
        <w:fldChar w:fldCharType="separate"/>
      </w:r>
      <w:r w:rsidRPr="00A22717">
        <w:rPr>
          <w:noProof/>
          <w:vertAlign w:val="superscript"/>
        </w:rPr>
        <w:t>8-13</w:t>
      </w:r>
      <w:r w:rsidRPr="00A22717">
        <w:fldChar w:fldCharType="end"/>
      </w:r>
      <w:r w:rsidRPr="00A22717">
        <w:t xml:space="preserve">. </w:t>
      </w:r>
      <w:r w:rsidR="00B075DF" w:rsidRPr="00A22717">
        <w:t xml:space="preserve">It has been </w:t>
      </w:r>
      <w:r w:rsidRPr="00A22717">
        <w:t>previously reported that circulating monocytes from calcium oxalate (</w:t>
      </w:r>
      <w:proofErr w:type="spellStart"/>
      <w:r w:rsidRPr="00A22717">
        <w:t>CaOx</w:t>
      </w:r>
      <w:proofErr w:type="spellEnd"/>
      <w:r w:rsidRPr="00A22717">
        <w:t>) kidney stone formers have suppressed cellular bioenergetics compared to healthy individuals</w:t>
      </w:r>
      <w:r w:rsidRPr="00A22717">
        <w:fldChar w:fldCharType="begin"/>
      </w:r>
      <w:r w:rsidR="00A57856" w:rsidRPr="00A22717">
        <w:instrText xml:space="preserve"> ADDIN EN.CITE &lt;EndNote&gt;&lt;Cite&gt;&lt;Author&gt;Williams&lt;/Author&gt;&lt;Year&gt;2016&lt;/Year&gt;&lt;RecNum&gt;534&lt;/RecNum&gt;&lt;DisplayText&gt;&lt;style face="superscript"&gt;14&lt;/style&gt;&lt;/DisplayText&gt;&lt;record&gt;&lt;rec-number&gt;534&lt;/rec-number&gt;&lt;foreign-keys&gt;&lt;key app="EN" db-id="e5z022x2i5rsv9etdx1p9vwtxzfzdxa5arxv" timestamp="1499273652" guid="f7f84223-b3a2-4fd5-957c-58602d5aabe4"&gt;534&lt;/key&gt;&lt;/foreign-keys&gt;&lt;ref-type name="Journal Article"&gt;17&lt;/ref-type&gt;&lt;contributors&gt;&lt;authors&gt;&lt;author&gt;Williams, J.&lt;/author&gt;&lt;author&gt;Holmes, R. P.&lt;/author&gt;&lt;author&gt;Assimos, D. G.&lt;/author&gt;&lt;author&gt;Mitchell, T.&lt;/author&gt;&lt;/authors&gt;&lt;/contributors&gt;&lt;auth-address&gt;Department of Urology, University of Alabama at Birmingham, Birmingham, AL.&amp;#xD;Department of Urology, University of Alabama at Birmingham, Birmingham, AL. Electronic address: taneciam@uab.edu.&lt;/auth-address&gt;&lt;titles&gt;&lt;title&gt;Monocyte Mitochondrial Function in Calcium Oxalate Stone Formers&lt;/title&gt;&lt;secondary-title&gt;Urology&lt;/secondary-title&gt;&lt;/titles&gt;&lt;periodical&gt;&lt;full-title&gt;Urology&lt;/full-title&gt;&lt;abbr-1&gt;Urology&lt;/abbr-1&gt;&lt;abbr-2&gt;Urology&lt;/abbr-2&gt;&lt;/periodical&gt;&lt;pages&gt;224 e1-6&lt;/pages&gt;&lt;volume&gt;93&lt;/volume&gt;&lt;dates&gt;&lt;year&gt;2016&lt;/year&gt;&lt;pub-dates&gt;&lt;date&gt;Jul&lt;/date&gt;&lt;/pub-dates&gt;&lt;/dates&gt;&lt;isbn&gt;1527-9995 (Electronic)&amp;#xD;0090-4295 (Linking)&lt;/isbn&gt;&lt;accession-num&gt;26972146&lt;/accession-num&gt;&lt;urls&gt;&lt;related-urls&gt;&lt;url&gt;https://www.ncbi.nlm.nih.gov/pubmed/26972146&lt;/url&gt;&lt;/related-urls&gt;&lt;/urls&gt;&lt;custom2&gt;PMC4914421&lt;/custom2&gt;&lt;electronic-resource-num&gt;10.1016/j.urology.2016.03.004&lt;/electronic-resource-num&gt;&lt;/record&gt;&lt;/Cite&gt;&lt;/EndNote&gt;</w:instrText>
      </w:r>
      <w:r w:rsidRPr="00A22717">
        <w:fldChar w:fldCharType="separate"/>
      </w:r>
      <w:r w:rsidRPr="00A22717">
        <w:rPr>
          <w:noProof/>
          <w:vertAlign w:val="superscript"/>
        </w:rPr>
        <w:t>14</w:t>
      </w:r>
      <w:r w:rsidRPr="00A22717">
        <w:fldChar w:fldCharType="end"/>
      </w:r>
      <w:r w:rsidRPr="00A22717">
        <w:t xml:space="preserve">. </w:t>
      </w:r>
      <w:r w:rsidR="00B075DF" w:rsidRPr="00A22717">
        <w:t>In addition,</w:t>
      </w:r>
      <w:r w:rsidRPr="00A22717">
        <w:t xml:space="preserve"> </w:t>
      </w:r>
      <w:proofErr w:type="spellStart"/>
      <w:r w:rsidRPr="00A22717">
        <w:t>CaOx</w:t>
      </w:r>
      <w:proofErr w:type="spellEnd"/>
      <w:r w:rsidRPr="00A22717">
        <w:t xml:space="preserve"> crystals reduce cellular bioenergetics and disrupt redox homeostasis in monocytes</w:t>
      </w:r>
      <w:r w:rsidRPr="00A22717">
        <w:fldChar w:fldCharType="begin">
          <w:fldData xml:space="preserve">PEVuZE5vdGU+PENpdGU+PEF1dGhvcj5QYXRlbDwvQXV0aG9yPjxZZWFyPjIwMTg8L1llYXI+PFJl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=
</w:fldData>
        </w:fldChar>
      </w:r>
      <w:r w:rsidR="00A57856" w:rsidRPr="00A22717">
        <w:instrText xml:space="preserve"> ADDIN EN.CITE </w:instrText>
      </w:r>
      <w:r w:rsidR="00A57856" w:rsidRPr="00A22717">
        <w:fldChar w:fldCharType="begin">
          <w:fldData xml:space="preserve">PEVuZE5vdGU+PENpdGU+PEF1dGhvcj5QYXRlbDwvQXV0aG9yPjxZZWFyPjIwMTg8L1llYXI+PFJl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=
</w:fldData>
        </w:fldChar>
      </w:r>
      <w:r w:rsidR="00A57856" w:rsidRPr="00A22717">
        <w:instrText xml:space="preserve"> ADDIN EN.CITE.DATA </w:instrText>
      </w:r>
      <w:r w:rsidR="00A57856" w:rsidRPr="00A22717">
        <w:fldChar w:fldCharType="end"/>
      </w:r>
      <w:r w:rsidRPr="00A22717">
        <w:fldChar w:fldCharType="separate"/>
      </w:r>
      <w:r w:rsidRPr="00A22717">
        <w:rPr>
          <w:noProof/>
          <w:vertAlign w:val="superscript"/>
        </w:rPr>
        <w:t>8</w:t>
      </w:r>
      <w:r w:rsidRPr="00A22717">
        <w:fldChar w:fldCharType="end"/>
      </w:r>
      <w:r w:rsidRPr="00A22717">
        <w:t>. Consumption of meals rich in oxalate may cause crystalluria which could lead to renal tubule damage and alter the production and function of urinary macromolecules that are protective against kidney stone formation</w:t>
      </w:r>
      <w:r w:rsidRPr="00A22717">
        <w:fldChar w:fldCharType="begin">
          <w:fldData xml:space="preserve">PEVuZE5vdGU+PENpdGU+PEF1dGhvcj5CYWxja2U8L0F1dGhvcj48WWVhcj4xOTg5PC9ZZWFyPjxS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</w:fldData>
        </w:fldChar>
      </w:r>
      <w:r w:rsidR="00A57856" w:rsidRPr="00A22717">
        <w:instrText xml:space="preserve"> ADDIN EN.CITE </w:instrText>
      </w:r>
      <w:r w:rsidR="00A57856" w:rsidRPr="00A22717">
        <w:fldChar w:fldCharType="begin">
          <w:fldData xml:space="preserve">PEVuZE5vdGU+PENpdGU+PEF1dGhvcj5CYWxja2U8L0F1dGhvcj48WWVhcj4xOTg5PC9ZZWFyPjxS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</w:fldData>
        </w:fldChar>
      </w:r>
      <w:r w:rsidR="00A57856" w:rsidRPr="00A22717">
        <w:instrText xml:space="preserve"> ADDIN EN.CITE.DATA </w:instrText>
      </w:r>
      <w:r w:rsidR="00A57856" w:rsidRPr="00A22717">
        <w:fldChar w:fldCharType="end"/>
      </w:r>
      <w:r w:rsidRPr="00A22717">
        <w:fldChar w:fldCharType="separate"/>
      </w:r>
      <w:r w:rsidRPr="00A22717">
        <w:rPr>
          <w:noProof/>
          <w:vertAlign w:val="superscript"/>
        </w:rPr>
        <w:t>15,16</w:t>
      </w:r>
      <w:r w:rsidRPr="00A22717">
        <w:fldChar w:fldCharType="end"/>
      </w:r>
      <w:r w:rsidRPr="00A22717">
        <w:t>. Several studies have demonstrated that urinary crystals can vary in shape and size depending on the pH and temperature of the urine</w:t>
      </w:r>
      <w:r w:rsidRPr="00A22717">
        <w:fldChar w:fldCharType="begin">
          <w:fldData xml:space="preserve">PEVuZE5vdGU+PENpdGU+PEF1dGhvcj5Sb2RnZXJzPC9BdXRob3I+PFllYXI+MjAwNjwvWWVhcj48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==
</w:fldData>
        </w:fldChar>
      </w:r>
      <w:r w:rsidR="00A57856" w:rsidRPr="00A22717">
        <w:instrText xml:space="preserve"> ADDIN EN.CITE </w:instrText>
      </w:r>
      <w:r w:rsidR="00A57856" w:rsidRPr="00A22717">
        <w:fldChar w:fldCharType="begin">
          <w:fldData xml:space="preserve">PEVuZE5vdGU+PENpdGU+PEF1dGhvcj5Sb2RnZXJzPC9BdXRob3I+PFllYXI+MjAwNjwvWWVhcj48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==
</w:fldData>
        </w:fldChar>
      </w:r>
      <w:r w:rsidR="00A57856" w:rsidRPr="00A22717">
        <w:instrText xml:space="preserve"> ADDIN EN.CITE.DATA </w:instrText>
      </w:r>
      <w:r w:rsidR="00A57856" w:rsidRPr="00A22717">
        <w:fldChar w:fldCharType="end"/>
      </w:r>
      <w:r w:rsidRPr="00A22717">
        <w:fldChar w:fldCharType="separate"/>
      </w:r>
      <w:r w:rsidRPr="00A22717">
        <w:rPr>
          <w:noProof/>
          <w:vertAlign w:val="superscript"/>
        </w:rPr>
        <w:t>17-19</w:t>
      </w:r>
      <w:r w:rsidRPr="00A22717">
        <w:fldChar w:fldCharType="end"/>
      </w:r>
      <w:r w:rsidRPr="00A22717">
        <w:t xml:space="preserve">. </w:t>
      </w:r>
      <w:r w:rsidR="003B45FC" w:rsidRPr="00A22717">
        <w:t>Further, urinary proteins have been shown to modulate crystal behavior</w:t>
      </w:r>
      <w:r w:rsidR="003B45FC" w:rsidRPr="00A22717">
        <w:fldChar w:fldCharType="begin"/>
      </w:r>
      <w:r w:rsidR="003B45FC" w:rsidRPr="00A22717">
        <w:instrText xml:space="preserve"> ADDIN EN.CITE &lt;EndNote&gt;&lt;Cite&gt;&lt;Author&gt;Grover&lt;/Author&gt;&lt;Year&gt;2010&lt;/Year&gt;&lt;RecNum&gt;931&lt;/RecNum&gt;&lt;DisplayText&gt;&lt;style face="superscript"&gt;20&lt;/style&gt;&lt;/DisplayText&gt;&lt;record&gt;&lt;rec-number&gt;931&lt;/rec-number&gt;&lt;foreign-keys&gt;&lt;key app="EN" db-id="e5z022x2i5rsv9etdx1p9vwtxzfzdxa5arxv" timestamp="1607712524" guid="a1b22e31-94e5-4e47-b4a7-bf4cccdcc41c"&gt;931&lt;/key&gt;&lt;/foreign-keys&gt;&lt;ref-type name="Journal Article"&gt;17&lt;/ref-type&gt;&lt;contributors&gt;&lt;authors&gt;&lt;author&gt;Grover, P. K.&lt;/author&gt;&lt;author&gt;Thurgood, L. A.&lt;/author&gt;&lt;author&gt;Wang, T.&lt;/author&gt;&lt;author&gt;Ryall, R. L.&lt;/author&gt;&lt;/authors&gt;&lt;/contributors&gt;&lt;auth-address&gt;Urology Unit, Department of Surgery, School of Medicine, The Flinders University of South Australia, Bedford Park, South Australia, Australia. pk.grover@flinders.edu.au&lt;/auth-address&gt;&lt;titles&gt;&lt;title&gt;The effects of intracrystalline and surface-bound proteins on the attachment of calcium oxalate monohydrate crystals to renal cells in undiluted human urine&lt;/title&gt;&lt;secondary-title&gt;BJU Int&lt;/secondary-title&gt;&lt;/titles&gt;&lt;periodical&gt;&lt;full-title&gt;BJU International&lt;/full-title&gt;&lt;abbr-1&gt;BJU Int.&lt;/abbr-1&gt;&lt;abbr-2&gt;BJU Int&lt;/abbr-2&gt;&lt;/periodical&gt;&lt;pages&gt;708-15&lt;/pages&gt;&lt;volume&gt;105&lt;/volume&gt;&lt;number&gt;5&lt;/number&gt;&lt;edition&gt;2009/08/22&lt;/edition&gt;&lt;keywords&gt;&lt;keyword&gt;Animals&lt;/keyword&gt;&lt;keyword&gt;Blotting, Western&lt;/keyword&gt;&lt;keyword&gt;Calcium Oxalate/*metabolism&lt;/keyword&gt;&lt;keyword&gt;Cells, Cultured&lt;/keyword&gt;&lt;keyword&gt;Crystallization&lt;/keyword&gt;&lt;keyword&gt;Dogs&lt;/keyword&gt;&lt;keyword&gt;Humans&lt;/keyword&gt;&lt;keyword&gt;Kidney/*cytology/metabolism&lt;/keyword&gt;&lt;keyword&gt;Membrane Proteins/*physiology&lt;/keyword&gt;&lt;keyword&gt;Urine/*cytology&lt;/keyword&gt;&lt;/keywords&gt;&lt;dates&gt;&lt;year&gt;2010&lt;/year&gt;&lt;pub-dates&gt;&lt;date&gt;Mar&lt;/date&gt;&lt;/pub-dates&gt;&lt;/dates&gt;&lt;isbn&gt;1464-4096 (Print)&amp;#xD;1464-4096&lt;/isbn&gt;&lt;accession-num&gt;19694711&lt;/accession-num&gt;&lt;urls&gt;&lt;/urls&gt;&lt;custom2&gt;PMC2853732&lt;/custom2&gt;&lt;custom6&gt;NIHMS140040&lt;/custom6&gt;&lt;electronic-resource-num&gt;10.1111/j.1464-410X.2009.08816.x&lt;/electronic-resource-num&gt;&lt;remote-database-provider&gt;NLM&lt;/remote-database-provider&gt;&lt;language&gt;eng&lt;/language&gt;&lt;/record&gt;&lt;/Cite&gt;&lt;/EndNote&gt;</w:instrText>
      </w:r>
      <w:r w:rsidR="003B45FC" w:rsidRPr="00A22717">
        <w:fldChar w:fldCharType="separate"/>
      </w:r>
      <w:r w:rsidR="003B45FC" w:rsidRPr="00A22717">
        <w:rPr>
          <w:noProof/>
          <w:vertAlign w:val="superscript"/>
        </w:rPr>
        <w:t>20</w:t>
      </w:r>
      <w:r w:rsidR="003B45FC" w:rsidRPr="00A22717">
        <w:fldChar w:fldCharType="end"/>
      </w:r>
      <w:r w:rsidR="003B45FC" w:rsidRPr="00A22717">
        <w:t xml:space="preserve">. </w:t>
      </w:r>
      <w:r w:rsidRPr="00A22717">
        <w:t>Daudon et al.</w:t>
      </w:r>
      <w:r w:rsidR="009C3B73" w:rsidRPr="00A22717">
        <w:rPr>
          <w:vertAlign w:val="superscript"/>
        </w:rPr>
        <w:t>19</w:t>
      </w:r>
      <w:r w:rsidRPr="00A22717">
        <w:t xml:space="preserve">, proposed that crystalluria analysis could be helpful in the management of patients with kidney stone disease and </w:t>
      </w:r>
      <w:r w:rsidR="005C3A96" w:rsidRPr="00A22717">
        <w:t>in</w:t>
      </w:r>
      <w:r w:rsidR="003B45FC" w:rsidRPr="00A22717">
        <w:t xml:space="preserve"> </w:t>
      </w:r>
      <w:r w:rsidR="005C3A96" w:rsidRPr="00A22717">
        <w:t>assessing</w:t>
      </w:r>
      <w:r w:rsidRPr="00A22717">
        <w:t xml:space="preserve"> their response to therapies. A few conventional methods currently available to evaluate the presence of crystals include polarized microscopy</w:t>
      </w:r>
      <w:r w:rsidRPr="00A22717">
        <w:fldChar w:fldCharType="begin">
          <w:fldData xml:space="preserve">PEVuZE5vdGU+PENpdGU+PEF1dGhvcj5CYWRlcjwvQXV0aG9yPjxZZWFyPjE5OTQ8L1llYXI+PFJl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</w:fldData>
        </w:fldChar>
      </w:r>
      <w:r w:rsidR="003B45FC" w:rsidRPr="00A22717">
        <w:instrText xml:space="preserve"> ADDIN EN.CITE </w:instrText>
      </w:r>
      <w:r w:rsidR="003B45FC" w:rsidRPr="00A22717">
        <w:fldChar w:fldCharType="begin">
          <w:fldData xml:space="preserve">PEVuZE5vdGU+PENpdGU+PEF1dGhvcj5CYWRlcjwvQXV0aG9yPjxZZWFyPjE5OTQ8L1llYXI+PFJl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</w:fldData>
        </w:fldChar>
      </w:r>
      <w:r w:rsidR="003B45FC" w:rsidRPr="00A22717">
        <w:instrText xml:space="preserve"> ADDIN EN.CITE.DATA </w:instrText>
      </w:r>
      <w:r w:rsidR="003B45FC" w:rsidRPr="00A22717">
        <w:fldChar w:fldCharType="end"/>
      </w:r>
      <w:r w:rsidRPr="00A22717">
        <w:fldChar w:fldCharType="separate"/>
      </w:r>
      <w:r w:rsidR="003B45FC" w:rsidRPr="00A22717">
        <w:rPr>
          <w:noProof/>
          <w:vertAlign w:val="superscript"/>
        </w:rPr>
        <w:t>21,22</w:t>
      </w:r>
      <w:r w:rsidRPr="00A22717">
        <w:fldChar w:fldCharType="end"/>
      </w:r>
      <w:r w:rsidRPr="00A22717">
        <w:t>, electron microscopy</w:t>
      </w:r>
      <w:r w:rsidRPr="00A22717">
        <w:fldChar w:fldCharType="begin"/>
      </w:r>
      <w:r w:rsidR="003B45FC" w:rsidRPr="00A22717">
        <w:instrText xml:space="preserve"> ADDIN EN.CITE &lt;EndNote&gt;&lt;Cite&gt;&lt;Author&gt;Werness&lt;/Author&gt;&lt;Year&gt;1981&lt;/Year&gt;&lt;RecNum&gt;692&lt;/RecNum&gt;&lt;DisplayText&gt;&lt;style face="superscript"&gt;23&lt;/style&gt;&lt;/DisplayText&gt;&lt;record&gt;&lt;rec-number&gt;692&lt;/rec-number&gt;&lt;foreign-keys&gt;&lt;key app="EN" db-id="e5z022x2i5rsv9etdx1p9vwtxzfzdxa5arxv" timestamp="1574276321" guid="e8de2990-84b6-47bf-8fc0-c0cf01e8ddcd"&gt;692&lt;/key&gt;&lt;/foreign-keys&gt;&lt;ref-type name="Journal Article"&gt;17&lt;/ref-type&gt;&lt;contributors&gt;&lt;authors&gt;&lt;author&gt;Werness, Peter G.&lt;/author&gt;&lt;author&gt;Bergert, Jan H.&lt;/author&gt;&lt;author&gt;Smith, Lynwood H.&lt;/author&gt;&lt;/authors&gt;&lt;/contributors&gt;&lt;titles&gt;&lt;title&gt;Crystalluria&lt;/title&gt;&lt;secondary-title&gt;Journal of Crystal Growth&lt;/secondary-title&gt;&lt;/titles&gt;&lt;periodical&gt;&lt;full-title&gt;Journal of Crystal Growth&lt;/full-title&gt;&lt;abbr-1&gt;J. Cryst. Growth&lt;/abbr-1&gt;&lt;abbr-2&gt;J Cryst Growth&lt;/abbr-2&gt;&lt;/periodical&gt;&lt;pages&gt;166-181&lt;/pages&gt;&lt;volume&gt;53&lt;/volume&gt;&lt;number&gt;1&lt;/number&gt;&lt;section&gt;166&lt;/section&gt;&lt;dates&gt;&lt;year&gt;1981&lt;/year&gt;&lt;/dates&gt;&lt;isbn&gt;00220248&lt;/isbn&gt;&lt;urls&gt;&lt;/urls&gt;&lt;electronic-resource-num&gt;10.1016/0022-0248(81)90063-4&lt;/electronic-resource-num&gt;&lt;/record&gt;&lt;/Cite&gt;&lt;/EndNote&gt;</w:instrText>
      </w:r>
      <w:r w:rsidRPr="00A22717">
        <w:fldChar w:fldCharType="separate"/>
      </w:r>
      <w:r w:rsidR="003B45FC" w:rsidRPr="00A22717">
        <w:rPr>
          <w:noProof/>
          <w:vertAlign w:val="superscript"/>
        </w:rPr>
        <w:t>23</w:t>
      </w:r>
      <w:r w:rsidRPr="00A22717">
        <w:fldChar w:fldCharType="end"/>
      </w:r>
      <w:r w:rsidRPr="00A22717">
        <w:t>, particle counters</w:t>
      </w:r>
      <w:r w:rsidRPr="00A22717">
        <w:fldChar w:fldCharType="begin"/>
      </w:r>
      <w:r w:rsidR="00A57856" w:rsidRPr="00A22717">
        <w:instrText xml:space="preserve"> ADDIN EN.CITE &lt;EndNote&gt;&lt;Cite&gt;&lt;Author&gt;Robertson&lt;/Author&gt;&lt;Year&gt;1969&lt;/Year&gt;&lt;RecNum&gt;602&lt;/RecNum&gt;&lt;DisplayText&gt;&lt;style face="superscript"&gt;3&lt;/style&gt;&lt;/DisplayText&gt;&lt;record&gt;&lt;rec-number&gt;602&lt;/rec-number&gt;&lt;foreign-keys&gt;&lt;key app="EN" db-id="e5z022x2i5rsv9etdx1p9vwtxzfzdxa5arxv" timestamp="1556652777" guid="5f1ac129-9460-495d-a23b-f6d696461a80"&gt;602&lt;/key&gt;&lt;/foreign-keys&gt;&lt;ref-type name="Journal Article"&gt;17&lt;/ref-type&gt;&lt;contributors&gt;&lt;authors&gt;&lt;author&gt;Robertson, W. G.&lt;/author&gt;&lt;author&gt;Peacock, M.&lt;/author&gt;&lt;author&gt;Nordin, B. E.&lt;/author&gt;&lt;/authors&gt;&lt;/contributors&gt;&lt;titles&gt;&lt;title&gt;Calcium crystalluria in recurrent renal-stone formers&lt;/title&gt;&lt;secondary-title&gt;Lancet&lt;/secondary-title&gt;&lt;/titles&gt;&lt;periodical&gt;&lt;full-title&gt;Lancet&lt;/full-title&gt;&lt;abbr-1&gt;Lancet&lt;/abbr-1&gt;&lt;abbr-2&gt;Lancet&lt;/abbr-2&gt;&lt;/periodical&gt;&lt;pages&gt;21-4&lt;/pages&gt;&lt;volume&gt;2&lt;/volume&gt;&lt;number&gt;7610&lt;/number&gt;&lt;edition&gt;1969/07/05&lt;/edition&gt;&lt;keywords&gt;&lt;keyword&gt;Adult&lt;/keyword&gt;&lt;keyword&gt;Calcium/*urine&lt;/keyword&gt;&lt;keyword&gt;Creatinine/urine&lt;/keyword&gt;&lt;keyword&gt;Crystallization&lt;/keyword&gt;&lt;keyword&gt;Diet&lt;/keyword&gt;&lt;keyword&gt;Humans&lt;/keyword&gt;&lt;keyword&gt;Hydrogen-Ion Concentration&lt;/keyword&gt;&lt;keyword&gt;Kidney Calculi/*urine&lt;/keyword&gt;&lt;keyword&gt;Male&lt;/keyword&gt;&lt;keyword&gt;Middle Aged&lt;/keyword&gt;&lt;keyword&gt;Oxalates/urine&lt;/keyword&gt;&lt;keyword&gt;Phosphates/urine&lt;/keyword&gt;&lt;/keywords&gt;&lt;dates&gt;&lt;year&gt;1969&lt;/year&gt;&lt;pub-dates&gt;&lt;date&gt;Jul 5&lt;/date&gt;&lt;/pub-dates&gt;&lt;/dates&gt;&lt;isbn&gt;0140-6736 (Print)&amp;#xD;0140-6736 (Linking)&lt;/isbn&gt;&lt;accession-num&gt;4182793&lt;/accession-num&gt;&lt;urls&gt;&lt;related-urls&gt;&lt;url&gt;https://www.ncbi.nlm.nih.gov/pubmed/4182793&lt;/url&gt;&lt;/related-urls&gt;&lt;/urls&gt;&lt;/record&gt;&lt;/Cite&gt;&lt;/EndNote&gt;</w:instrText>
      </w:r>
      <w:r w:rsidRPr="00A22717">
        <w:fldChar w:fldCharType="separate"/>
      </w:r>
      <w:r w:rsidRPr="00A22717">
        <w:rPr>
          <w:noProof/>
          <w:vertAlign w:val="superscript"/>
        </w:rPr>
        <w:t>3</w:t>
      </w:r>
      <w:r w:rsidRPr="00A22717">
        <w:fldChar w:fldCharType="end"/>
      </w:r>
      <w:r w:rsidRPr="00A22717">
        <w:t>, urine filtration</w:t>
      </w:r>
      <w:r w:rsidRPr="00A22717">
        <w:fldChar w:fldCharType="begin"/>
      </w:r>
      <w:r w:rsidR="003B45FC" w:rsidRPr="00A22717">
        <w:instrText xml:space="preserve"> ADDIN EN.CITE &lt;EndNote&gt;&lt;Cite&gt;&lt;Author&gt;Fan&lt;/Author&gt;&lt;Year&gt;1999&lt;/Year&gt;&lt;RecNum&gt;508&lt;/RecNum&gt;&lt;DisplayText&gt;&lt;style face="superscript"&gt;24&lt;/style&gt;&lt;/DisplayText&gt;&lt;record&gt;&lt;rec-number&gt;508&lt;/rec-number&gt;&lt;foreign-keys&gt;&lt;key app="EN" db-id="e5z022x2i5rsv9etdx1p9vwtxzfzdxa5arxv" timestamp="1456173853" guid="5ca99a22-e944-4ff3-a619-0e5c12fece99"&gt;508&lt;/key&gt;&lt;/foreign-keys&gt;&lt;ref-type name="Journal Article"&gt;17&lt;/ref-type&gt;&lt;contributors&gt;&lt;authors&gt;&lt;author&gt;Fan, J.&lt;/author&gt;&lt;author&gt;Chandhoke, P. S.&lt;/author&gt;&lt;/authors&gt;&lt;/contributors&gt;&lt;auth-address&gt;Urolithiasis Research Laboratory, Division of Urology, University of Colorado Health Sciences Center, Denver 80262, USA.&lt;/auth-address&gt;&lt;titles&gt;&lt;title&gt;Examination of crystalluria in freshly voided urines of recurrent calcium stone formers and normal individuals using a new filter technique&lt;/title&gt;&lt;secondary-title&gt;J Urol&lt;/secondary-title&gt;&lt;/titles&gt;&lt;periodical&gt;&lt;full-title&gt;Journal of Urology&lt;/full-title&gt;&lt;abbr-1&gt;J. Urol.&lt;/abbr-1&gt;&lt;abbr-2&gt;J Urol&lt;/abbr-2&gt;&lt;/periodical&gt;&lt;pages&gt;1685-8&lt;/pages&gt;&lt;volume&gt;161&lt;/volume&gt;&lt;number&gt;5&lt;/number&gt;&lt;keywords&gt;&lt;keyword&gt;Calcium Oxalate/*urine&lt;/keyword&gt;&lt;keyword&gt;Calcium Phosphates/*urine&lt;/keyword&gt;&lt;keyword&gt;Crystallization&lt;/keyword&gt;&lt;keyword&gt;Filtration/methods&lt;/keyword&gt;&lt;keyword&gt;Humans&lt;/keyword&gt;&lt;keyword&gt;Recurrence&lt;/keyword&gt;&lt;keyword&gt;Reproducibility of Results&lt;/keyword&gt;&lt;keyword&gt;Urinary Calculi/*urine&lt;/keyword&gt;&lt;/keywords&gt;&lt;dates&gt;&lt;year&gt;1999&lt;/year&gt;&lt;pub-dates&gt;&lt;date&gt;May&lt;/date&gt;&lt;/pub-dates&gt;&lt;/dates&gt;&lt;isbn&gt;0022-5347 (Print)&amp;#xD;0022-5347 (Linking)&lt;/isbn&gt;&lt;accession-num&gt;10210440&lt;/accession-num&gt;&lt;urls&gt;&lt;related-urls&gt;&lt;url&gt;http://www.ncbi.nlm.nih.gov/pubmed/10210440&lt;/url&gt;&lt;/related-urls&gt;&lt;/urls&gt;&lt;/record&gt;&lt;/Cite&gt;&lt;/EndNote&gt;</w:instrText>
      </w:r>
      <w:r w:rsidRPr="00A22717">
        <w:fldChar w:fldCharType="separate"/>
      </w:r>
      <w:r w:rsidR="003B45FC" w:rsidRPr="00A22717">
        <w:rPr>
          <w:noProof/>
          <w:vertAlign w:val="superscript"/>
        </w:rPr>
        <w:t>24</w:t>
      </w:r>
      <w:r w:rsidRPr="00A22717">
        <w:fldChar w:fldCharType="end"/>
      </w:r>
      <w:r w:rsidRPr="00A22717">
        <w:t>, evaporation</w:t>
      </w:r>
      <w:r w:rsidRPr="00A22717">
        <w:fldChar w:fldCharType="begin">
          <w:fldData xml:space="preserve">PEVuZE5vdGU+PENpdGU+PEF1dGhvcj5Sb2JlcnRzb248L0F1dGhvcj48WWVhcj4xOTY5PC9ZZWFy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</w:fldData>
        </w:fldChar>
      </w:r>
      <w:r w:rsidR="00A57856" w:rsidRPr="00A22717">
        <w:instrText xml:space="preserve"> ADDIN EN.CITE </w:instrText>
      </w:r>
      <w:r w:rsidR="00A57856" w:rsidRPr="00A22717">
        <w:fldChar w:fldCharType="begin">
          <w:fldData xml:space="preserve">PEVuZE5vdGU+PENpdGU+PEF1dGhvcj5Sb2JlcnRzb248L0F1dGhvcj48WWVhcj4xOTY5PC9ZZWFy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</w:fldData>
        </w:fldChar>
      </w:r>
      <w:r w:rsidR="00A57856" w:rsidRPr="00A22717">
        <w:instrText xml:space="preserve"> ADDIN EN.CITE.DATA </w:instrText>
      </w:r>
      <w:r w:rsidR="00A57856" w:rsidRPr="00A22717">
        <w:fldChar w:fldCharType="end"/>
      </w:r>
      <w:r w:rsidRPr="00A22717">
        <w:fldChar w:fldCharType="separate"/>
      </w:r>
      <w:r w:rsidRPr="00A22717">
        <w:rPr>
          <w:noProof/>
          <w:vertAlign w:val="superscript"/>
        </w:rPr>
        <w:t>3,5</w:t>
      </w:r>
      <w:r w:rsidRPr="00A22717">
        <w:fldChar w:fldCharType="end"/>
      </w:r>
      <w:r w:rsidRPr="00A22717">
        <w:t xml:space="preserve"> or centrifugation</w:t>
      </w:r>
      <w:r w:rsidRPr="00A22717">
        <w:fldChar w:fldCharType="begin"/>
      </w:r>
      <w:r w:rsidR="003B45FC" w:rsidRPr="00A22717">
        <w:instrText xml:space="preserve"> ADDIN EN.CITE &lt;EndNote&gt;&lt;Cite&gt;&lt;Author&gt;Bader&lt;/Author&gt;&lt;Year&gt;1994&lt;/Year&gt;&lt;RecNum&gt;571&lt;/RecNum&gt;&lt;DisplayText&gt;&lt;style face="superscript"&gt;21&lt;/style&gt;&lt;/DisplayText&gt;&lt;record&gt;&lt;rec-number&gt;571&lt;/rec-number&gt;&lt;foreign-keys&gt;&lt;key app="EN" db-id="e5z022x2i5rsv9etdx1p9vwtxzfzdxa5arxv" timestamp="1553543404" guid="9110b573-4a9a-4b3d-be99-d631be6b8dc7"&gt;571&lt;/key&gt;&lt;/foreign-keys&gt;&lt;ref-type name="Journal Article"&gt;17&lt;/ref-type&gt;&lt;contributors&gt;&lt;authors&gt;&lt;author&gt;Bader, C. A.&lt;/author&gt;&lt;author&gt;Chevalier, A.&lt;/author&gt;&lt;author&gt;Hennequin, C.&lt;/author&gt;&lt;author&gt;Jungers, P.&lt;/author&gt;&lt;author&gt;Daudon, M.&lt;/author&gt;&lt;/authors&gt;&lt;/contributors&gt;&lt;auth-address&gt;INSERM U 90, Hopital Necker, Paris, France.&lt;/auth-address&gt;&lt;titles&gt;&lt;title&gt;Methodological aspects of spontaneous crystalluria studies in calcium stone formers&lt;/title&gt;&lt;secondary-title&gt;Scanning Microscopy&lt;/secondary-title&gt;&lt;/titles&gt;&lt;periodical&gt;&lt;full-title&gt;Scanning Microscopy&lt;/full-title&gt;&lt;abbr-1&gt;Scanning Microsc.&lt;/abbr-1&gt;&lt;abbr-2&gt;Scanning Microsc&lt;/abbr-2&gt;&lt;/periodical&gt;&lt;pages&gt;215-31; discussion 231-2&lt;/pages&gt;&lt;volume&gt;8&lt;/volume&gt;&lt;number&gt;2&lt;/number&gt;&lt;edition&gt;1994/01/01&lt;/edition&gt;&lt;keywords&gt;&lt;keyword&gt;Calcium/*analysis&lt;/keyword&gt;&lt;keyword&gt;Crystallization&lt;/keyword&gt;&lt;keyword&gt;Crystallography/*methods&lt;/keyword&gt;&lt;keyword&gt;Feasibility Studies&lt;/keyword&gt;&lt;keyword&gt;Humans&lt;/keyword&gt;&lt;keyword&gt;Particle Size&lt;/keyword&gt;&lt;keyword&gt;Urinary Calculi/*chemistry/*urine&lt;/keyword&gt;&lt;/keywords&gt;&lt;dates&gt;&lt;year&gt;1994&lt;/year&gt;&lt;/dates&gt;&lt;isbn&gt;0891-7035 (Print)&amp;#xD;0891-7035 (Linking)&lt;/isbn&gt;&lt;accession-num&gt;7701297&lt;/accession-num&gt;&lt;urls&gt;&lt;related-urls&gt;&lt;url&gt;https://www.ncbi.nlm.nih.gov/pubmed/7701297&lt;/url&gt;&lt;/related-urls&gt;&lt;/urls&gt;&lt;/record&gt;&lt;/Cite&gt;&lt;/EndNote&gt;</w:instrText>
      </w:r>
      <w:r w:rsidRPr="00A22717">
        <w:fldChar w:fldCharType="separate"/>
      </w:r>
      <w:r w:rsidR="003B45FC" w:rsidRPr="00A22717">
        <w:rPr>
          <w:noProof/>
          <w:vertAlign w:val="superscript"/>
        </w:rPr>
        <w:t>21</w:t>
      </w:r>
      <w:r w:rsidRPr="00A22717">
        <w:fldChar w:fldCharType="end"/>
      </w:r>
      <w:r w:rsidRPr="00A22717">
        <w:t xml:space="preserve">. These studies have provided valuable insight to the kidney stone field regarding crystalluria. However, a limitation of these methods has been the inability to visualize and quantify crystals less than 1 µm in size. Crystals of this size </w:t>
      </w:r>
      <w:r w:rsidR="009A3A15" w:rsidRPr="00A22717">
        <w:t>may influence</w:t>
      </w:r>
      <w:r w:rsidRPr="00A22717">
        <w:t xml:space="preserve"> the growth of </w:t>
      </w:r>
      <w:proofErr w:type="spellStart"/>
      <w:r w:rsidRPr="00A22717">
        <w:t>CaOx</w:t>
      </w:r>
      <w:proofErr w:type="spellEnd"/>
      <w:r w:rsidRPr="00A22717">
        <w:t xml:space="preserve"> stones by attaching to Randall’s plaque.</w:t>
      </w:r>
    </w:p>
    <w:p w14:paraId="6A5EFD99" w14:textId="77777777" w:rsidR="000C6C18" w:rsidRPr="00A22717" w:rsidRDefault="000C6C18" w:rsidP="00A22717"/>
    <w:p w14:paraId="3D6BC236" w14:textId="060AA1C0" w:rsidR="000C6C18" w:rsidRPr="00A22717" w:rsidRDefault="009A3A15" w:rsidP="00A22717">
      <w:r w:rsidRPr="00A22717">
        <w:t>Nanocrystals have been shown to cause</w:t>
      </w:r>
      <w:r w:rsidR="000C6C18" w:rsidRPr="00A22717">
        <w:t xml:space="preserve"> </w:t>
      </w:r>
      <w:r w:rsidRPr="00A22717">
        <w:t xml:space="preserve">extensive </w:t>
      </w:r>
      <w:r w:rsidR="000C6C18" w:rsidRPr="00A22717">
        <w:t xml:space="preserve">injury to renal cells </w:t>
      </w:r>
      <w:r w:rsidRPr="00A22717">
        <w:t>compared to larger microcrystals</w:t>
      </w:r>
      <w:r w:rsidR="000C6C18" w:rsidRPr="00A22717">
        <w:fldChar w:fldCharType="begin">
          <w:fldData xml:space="preserve">PEVuZE5vdGU+PENpdGU+PEF1dGhvcj5TdW48L0F1dGhvcj48WWVhcj4yMDE3PC9ZZWFyPjxSZWNO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</w:fldData>
        </w:fldChar>
      </w:r>
      <w:r w:rsidR="003B45FC" w:rsidRPr="00A22717">
        <w:instrText xml:space="preserve"> ADDIN EN.CITE </w:instrText>
      </w:r>
      <w:r w:rsidR="003B45FC" w:rsidRPr="00A22717">
        <w:fldChar w:fldCharType="begin">
          <w:fldData xml:space="preserve">PEVuZE5vdGU+PENpdGU+PEF1dGhvcj5TdW48L0F1dGhvcj48WWVhcj4yMDE3PC9ZZWFyPjxSZWNO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</w:fldData>
        </w:fldChar>
      </w:r>
      <w:r w:rsidR="003B45FC" w:rsidRPr="00A22717">
        <w:instrText xml:space="preserve"> ADDIN EN.CITE.DATA </w:instrText>
      </w:r>
      <w:r w:rsidR="003B45FC" w:rsidRPr="00A22717">
        <w:fldChar w:fldCharType="end"/>
      </w:r>
      <w:r w:rsidR="000C6C18" w:rsidRPr="00A22717">
        <w:fldChar w:fldCharType="separate"/>
      </w:r>
      <w:r w:rsidR="003B45FC" w:rsidRPr="00A22717">
        <w:rPr>
          <w:noProof/>
          <w:vertAlign w:val="superscript"/>
        </w:rPr>
        <w:t>25</w:t>
      </w:r>
      <w:r w:rsidR="000C6C18" w:rsidRPr="00A22717">
        <w:fldChar w:fldCharType="end"/>
      </w:r>
      <w:r w:rsidR="000C6C18" w:rsidRPr="00A22717">
        <w:t>. The presence of nanocrystals has been reported in urine using a nanoparticle analyzer</w:t>
      </w:r>
      <w:r w:rsidR="000C6C18" w:rsidRPr="00A22717">
        <w:fldChar w:fldCharType="begin">
          <w:fldData xml:space="preserve">PEVuZE5vdGU+PENpdGU+PEF1dGhvcj5IZTwvQXV0aG9yPjxZZWFyPjIwMTA8L1llYXI+PFJlY051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</w:fldData>
        </w:fldChar>
      </w:r>
      <w:r w:rsidR="00853EC1" w:rsidRPr="00A22717">
        <w:instrText xml:space="preserve"> ADDIN EN.CITE </w:instrText>
      </w:r>
      <w:r w:rsidR="00853EC1" w:rsidRPr="00A22717">
        <w:fldChar w:fldCharType="begin">
          <w:fldData xml:space="preserve">PEVuZE5vdGU+PENpdGU+PEF1dGhvcj5IZTwvQXV0aG9yPjxZZWFyPjIwMTA8L1llYXI+PFJlY051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</w:fldData>
        </w:fldChar>
      </w:r>
      <w:r w:rsidR="00853EC1" w:rsidRPr="00A22717">
        <w:instrText xml:space="preserve"> ADDIN EN.CITE.DATA </w:instrText>
      </w:r>
      <w:r w:rsidR="00853EC1" w:rsidRPr="00A22717">
        <w:fldChar w:fldCharType="end"/>
      </w:r>
      <w:r w:rsidR="000C6C18" w:rsidRPr="00A22717">
        <w:fldChar w:fldCharType="separate"/>
      </w:r>
      <w:r w:rsidR="00853EC1" w:rsidRPr="00A22717">
        <w:rPr>
          <w:noProof/>
          <w:vertAlign w:val="superscript"/>
        </w:rPr>
        <w:t>26,27</w:t>
      </w:r>
      <w:r w:rsidR="000C6C18" w:rsidRPr="00A22717">
        <w:fldChar w:fldCharType="end"/>
      </w:r>
      <w:r w:rsidR="000C6C18" w:rsidRPr="00A22717">
        <w:t>. Recent studies have used fluorescently labeled bisphosphate probes (</w:t>
      </w:r>
      <w:r w:rsidR="009C3B73">
        <w:t>a</w:t>
      </w:r>
      <w:r w:rsidR="009C3B73" w:rsidRPr="00A22717">
        <w:t>lendronate</w:t>
      </w:r>
      <w:r w:rsidR="000C6C18" w:rsidRPr="00A22717">
        <w:t>-fluorescein/</w:t>
      </w:r>
      <w:r w:rsidR="009C3B73">
        <w:t>a</w:t>
      </w:r>
      <w:r w:rsidR="009C3B73" w:rsidRPr="00A22717">
        <w:t>lendronate</w:t>
      </w:r>
      <w:r w:rsidR="000C6C18" w:rsidRPr="00A22717">
        <w:t>-Cy5) to examine nanocrystals using nanoscale flow cytometry</w:t>
      </w:r>
      <w:r w:rsidR="000C6C18" w:rsidRPr="00A22717">
        <w:fldChar w:fldCharType="begin">
          <w:fldData xml:space="preserve">PEVuZE5vdGU+PENpdGU+PEF1dGhvcj5HYXZpbjwvQXV0aG9yPjxZZWFyPjIwMTY8L1llYXI+PFJl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</w:fldData>
        </w:fldChar>
      </w:r>
      <w:r w:rsidR="00853EC1" w:rsidRPr="00A22717">
        <w:instrText xml:space="preserve"> ADDIN EN.CITE </w:instrText>
      </w:r>
      <w:r w:rsidR="00853EC1" w:rsidRPr="00A22717">
        <w:fldChar w:fldCharType="begin">
          <w:fldData xml:space="preserve">PEVuZE5vdGU+PENpdGU+PEF1dGhvcj5HYXZpbjwvQXV0aG9yPjxZZWFyPjIwMTY8L1llYXI+PFJl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</w:fldData>
        </w:fldChar>
      </w:r>
      <w:r w:rsidR="00853EC1" w:rsidRPr="00A22717">
        <w:instrText xml:space="preserve"> ADDIN EN.CITE.DATA </w:instrText>
      </w:r>
      <w:r w:rsidR="00853EC1" w:rsidRPr="00A22717">
        <w:fldChar w:fldCharType="end"/>
      </w:r>
      <w:r w:rsidR="000C6C18" w:rsidRPr="00A22717">
        <w:fldChar w:fldCharType="separate"/>
      </w:r>
      <w:r w:rsidR="00853EC1" w:rsidRPr="00A22717">
        <w:rPr>
          <w:noProof/>
          <w:vertAlign w:val="superscript"/>
        </w:rPr>
        <w:t>28</w:t>
      </w:r>
      <w:r w:rsidR="000C6C18" w:rsidRPr="00A22717">
        <w:fldChar w:fldCharType="end"/>
      </w:r>
      <w:r w:rsidR="000C6C18" w:rsidRPr="00A22717">
        <w:t>. The limitation of this dye is that it is not specific and will bind to almost all types of stones except cysteine. Thus, accurately assessing the presence of nanocrystals in individuals</w:t>
      </w:r>
      <w:r w:rsidR="005C3A96" w:rsidRPr="00A22717">
        <w:t xml:space="preserve"> may</w:t>
      </w:r>
      <w:r w:rsidR="000C6C18" w:rsidRPr="00A22717">
        <w:t xml:space="preserve"> be an effective tool to diagnose crystalluria and/or predict stone risk. The purpose of this study was to detect and quantify calcium containing nanocrystals </w:t>
      </w:r>
      <w:r w:rsidR="00C0211D">
        <w:t>(&lt;</w:t>
      </w:r>
      <w:r w:rsidR="000C6C18" w:rsidRPr="00A22717">
        <w:t xml:space="preserve">1 µm </w:t>
      </w:r>
      <w:r w:rsidR="00C0211D">
        <w:t xml:space="preserve">in size) </w:t>
      </w:r>
      <w:r w:rsidR="000C6C18" w:rsidRPr="00A22717">
        <w:t xml:space="preserve">using nanoparticle tracking analysis (NTA). To achieve this, </w:t>
      </w:r>
      <w:r w:rsidR="00CF716D" w:rsidRPr="00A22717">
        <w:t xml:space="preserve">NTA </w:t>
      </w:r>
      <w:r w:rsidR="000C6C18" w:rsidRPr="00A22717">
        <w:t xml:space="preserve">technology was used in combination with a calcium binding fluorophore, Fluo-4 AM to </w:t>
      </w:r>
      <w:r w:rsidR="00CF716D" w:rsidRPr="00A22717">
        <w:t>detect</w:t>
      </w:r>
      <w:r w:rsidR="000C6C18" w:rsidRPr="00A22717">
        <w:t xml:space="preserve"> and quantify calcium containing nanocrystals in the urine of healthy adults. </w:t>
      </w:r>
    </w:p>
    <w:p w14:paraId="47BC445E" w14:textId="77777777" w:rsidR="006E4797" w:rsidRPr="00355CD0" w:rsidRDefault="006E4797" w:rsidP="00A22717">
      <w:pPr>
        <w:rPr>
          <w:b/>
        </w:rPr>
      </w:pPr>
    </w:p>
    <w:p w14:paraId="6D24555F" w14:textId="6E9BFD11" w:rsidR="000C6C18" w:rsidRDefault="00551D82" w:rsidP="00A22717">
      <w:pPr>
        <w:rPr>
          <w:b/>
        </w:rPr>
      </w:pPr>
      <w:r w:rsidRPr="00355CD0">
        <w:rPr>
          <w:b/>
        </w:rPr>
        <w:t xml:space="preserve">PROTOCOL: </w:t>
      </w:r>
    </w:p>
    <w:p w14:paraId="4101861C" w14:textId="77777777" w:rsidR="00A22717" w:rsidRPr="000B6226" w:rsidRDefault="00A22717" w:rsidP="000B6226">
      <w:pPr>
        <w:pStyle w:val="ListParagraph"/>
        <w:pBdr>
          <w:top w:val="nil"/>
          <w:left w:val="nil"/>
          <w:bottom w:val="nil"/>
          <w:right w:val="nil"/>
          <w:between w:val="nil"/>
        </w:pBdr>
        <w:ind w:left="0"/>
        <w:rPr>
          <w:b/>
        </w:rPr>
      </w:pPr>
    </w:p>
    <w:p w14:paraId="7282AD6C" w14:textId="77777777" w:rsidR="00A22717" w:rsidRPr="00A22717" w:rsidRDefault="00A22717" w:rsidP="000B6226">
      <w:pPr>
        <w:pBdr>
          <w:top w:val="nil"/>
          <w:left w:val="nil"/>
          <w:bottom w:val="nil"/>
          <w:right w:val="nil"/>
          <w:between w:val="nil"/>
        </w:pBdr>
      </w:pPr>
      <w:r w:rsidRPr="000B6226">
        <w:t>All experiments outlined in this work were approved by the University of Alabama at Birmingham (UAB) Institutional Review Board. Healthy adults (33.6 ± 3.3 years old; n=10) were enrolled in the study if they had a normal blood comprehensive metabolic panel, non-tobacco users, non-pregnant, a BMI between 20-30 kg/m</w:t>
      </w:r>
      <w:r w:rsidRPr="000B6226">
        <w:rPr>
          <w:vertAlign w:val="superscript"/>
        </w:rPr>
        <w:t>2</w:t>
      </w:r>
      <w:r w:rsidRPr="000B6226">
        <w:t>, and free of chronic medical conditions or acute illnesses. Healthy participants signed a written informed consent form prior to the start of the study.</w:t>
      </w:r>
      <w:r w:rsidRPr="00A22717">
        <w:t xml:space="preserve"> </w:t>
      </w:r>
    </w:p>
    <w:p w14:paraId="71485F0C" w14:textId="77777777" w:rsidR="00A22717" w:rsidRPr="00355CD0" w:rsidRDefault="00A22717" w:rsidP="000B6226">
      <w:pPr>
        <w:rPr>
          <w:b/>
        </w:rPr>
      </w:pPr>
    </w:p>
    <w:p w14:paraId="04378A0A" w14:textId="7CC14CEF" w:rsidR="000C6C18" w:rsidRDefault="000C6C18" w:rsidP="000B6226">
      <w:pPr>
        <w:pStyle w:val="ListParagraph"/>
        <w:numPr>
          <w:ilvl w:val="0"/>
          <w:numId w:val="18"/>
        </w:numPr>
        <w:pBdr>
          <w:top w:val="nil"/>
          <w:left w:val="nil"/>
          <w:bottom w:val="nil"/>
          <w:right w:val="nil"/>
          <w:between w:val="nil"/>
        </w:pBdr>
        <w:ind w:left="0" w:firstLine="0"/>
        <w:rPr>
          <w:b/>
          <w:highlight w:val="yellow"/>
        </w:rPr>
      </w:pPr>
      <w:r w:rsidRPr="00A22717">
        <w:rPr>
          <w:b/>
          <w:highlight w:val="yellow"/>
        </w:rPr>
        <w:t xml:space="preserve">Clinical </w:t>
      </w:r>
      <w:r w:rsidR="00A22717" w:rsidRPr="00A22717">
        <w:rPr>
          <w:b/>
          <w:highlight w:val="yellow"/>
        </w:rPr>
        <w:t xml:space="preserve">protocol and urine collection </w:t>
      </w:r>
    </w:p>
    <w:p w14:paraId="1EB158F3" w14:textId="77777777" w:rsidR="00A22717" w:rsidRDefault="00A22717" w:rsidP="000B6226">
      <w:pPr>
        <w:pStyle w:val="ListParagraph"/>
        <w:pBdr>
          <w:top w:val="nil"/>
          <w:left w:val="nil"/>
          <w:bottom w:val="nil"/>
          <w:right w:val="nil"/>
          <w:between w:val="nil"/>
        </w:pBdr>
        <w:ind w:left="0"/>
        <w:rPr>
          <w:b/>
          <w:highlight w:val="yellow"/>
        </w:rPr>
      </w:pPr>
    </w:p>
    <w:p w14:paraId="48072205" w14:textId="4713D62E" w:rsidR="002E300A" w:rsidRDefault="00A22717" w:rsidP="000B6226">
      <w:pPr>
        <w:pStyle w:val="ListParagraph"/>
        <w:numPr>
          <w:ilvl w:val="1"/>
          <w:numId w:val="19"/>
        </w:numPr>
        <w:ind w:left="0" w:firstLine="0"/>
      </w:pPr>
      <w:r w:rsidRPr="000B6226">
        <w:rPr>
          <w:bCs/>
          <w:highlight w:val="yellow"/>
        </w:rPr>
        <w:t>Have p</w:t>
      </w:r>
      <w:r w:rsidR="009A3A15" w:rsidRPr="000B6226">
        <w:rPr>
          <w:bCs/>
          <w:highlight w:val="yellow"/>
        </w:rPr>
        <w:t>articipants</w:t>
      </w:r>
      <w:r w:rsidR="009A3A15" w:rsidRPr="00A22717">
        <w:rPr>
          <w:highlight w:val="yellow"/>
        </w:rPr>
        <w:t xml:space="preserve"> </w:t>
      </w:r>
      <w:r w:rsidR="000C6C18" w:rsidRPr="00A22717">
        <w:rPr>
          <w:highlight w:val="yellow"/>
        </w:rPr>
        <w:t>consum</w:t>
      </w:r>
      <w:r>
        <w:rPr>
          <w:highlight w:val="yellow"/>
        </w:rPr>
        <w:t>e</w:t>
      </w:r>
      <w:r w:rsidR="000C6C18" w:rsidRPr="00A22717">
        <w:rPr>
          <w:highlight w:val="yellow"/>
        </w:rPr>
        <w:t xml:space="preserve"> a low oxalate diet </w:t>
      </w:r>
      <w:r w:rsidR="00D92F29" w:rsidRPr="00A22717">
        <w:rPr>
          <w:highlight w:val="yellow"/>
        </w:rPr>
        <w:t xml:space="preserve">prepared by </w:t>
      </w:r>
      <w:r w:rsidR="009B06D5" w:rsidRPr="00A22717">
        <w:rPr>
          <w:highlight w:val="yellow"/>
        </w:rPr>
        <w:t xml:space="preserve">the </w:t>
      </w:r>
      <w:r w:rsidR="00D92F29" w:rsidRPr="00A22717">
        <w:rPr>
          <w:highlight w:val="yellow"/>
        </w:rPr>
        <w:t xml:space="preserve">UAB </w:t>
      </w:r>
      <w:r w:rsidR="009B06D5" w:rsidRPr="00A22717">
        <w:rPr>
          <w:highlight w:val="yellow"/>
        </w:rPr>
        <w:t xml:space="preserve">Center for Clinical and Translational Sciences </w:t>
      </w:r>
      <w:proofErr w:type="spellStart"/>
      <w:r w:rsidR="009B06D5" w:rsidRPr="00A22717">
        <w:rPr>
          <w:highlight w:val="yellow"/>
        </w:rPr>
        <w:t>Bionutrition</w:t>
      </w:r>
      <w:proofErr w:type="spellEnd"/>
      <w:r w:rsidR="009B06D5" w:rsidRPr="00A22717">
        <w:rPr>
          <w:highlight w:val="yellow"/>
        </w:rPr>
        <w:t xml:space="preserve"> Core</w:t>
      </w:r>
      <w:r w:rsidR="0092713C" w:rsidRPr="00A22717">
        <w:rPr>
          <w:highlight w:val="yellow"/>
        </w:rPr>
        <w:t xml:space="preserve"> for 3 days</w:t>
      </w:r>
      <w:r w:rsidR="009B06D5" w:rsidRPr="00A22717">
        <w:rPr>
          <w:highlight w:val="yellow"/>
        </w:rPr>
        <w:t xml:space="preserve"> </w:t>
      </w:r>
      <w:r w:rsidRPr="00A22717">
        <w:rPr>
          <w:highlight w:val="yellow"/>
        </w:rPr>
        <w:t>and fast overnight</w:t>
      </w:r>
      <w:r w:rsidRPr="00A22717">
        <w:rPr>
          <w:highlight w:val="yellow"/>
        </w:rPr>
        <w:t xml:space="preserve"> </w:t>
      </w:r>
      <w:r w:rsidR="009B06D5" w:rsidRPr="00A22717">
        <w:rPr>
          <w:highlight w:val="yellow"/>
        </w:rPr>
        <w:t xml:space="preserve">before collecting their urine </w:t>
      </w:r>
      <w:r w:rsidR="00355CD0" w:rsidRPr="00A22717">
        <w:rPr>
          <w:highlight w:val="yellow"/>
        </w:rPr>
        <w:t>(24-hour sample)</w:t>
      </w:r>
      <w:r w:rsidR="000C6C18" w:rsidRPr="00A22717">
        <w:rPr>
          <w:highlight w:val="yellow"/>
        </w:rPr>
        <w:t xml:space="preserve">. </w:t>
      </w:r>
    </w:p>
    <w:p w14:paraId="0D635DF2" w14:textId="77777777" w:rsidR="00A22717" w:rsidRPr="00A22717" w:rsidRDefault="00A22717" w:rsidP="000B6226">
      <w:pPr>
        <w:pStyle w:val="ListParagraph"/>
        <w:ind w:left="0"/>
      </w:pPr>
    </w:p>
    <w:p w14:paraId="2F91B8BF" w14:textId="291F59C9" w:rsidR="002E300A" w:rsidRDefault="000C6C18" w:rsidP="000B6226">
      <w:pPr>
        <w:pStyle w:val="ListParagraph"/>
        <w:numPr>
          <w:ilvl w:val="1"/>
          <w:numId w:val="19"/>
        </w:numPr>
        <w:ind w:left="0" w:firstLine="0"/>
      </w:pPr>
      <w:proofErr w:type="gramStart"/>
      <w:r w:rsidRPr="00A22717">
        <w:rPr>
          <w:highlight w:val="yellow"/>
        </w:rPr>
        <w:t>The following day,</w:t>
      </w:r>
      <w:proofErr w:type="gramEnd"/>
      <w:r w:rsidRPr="00A22717">
        <w:rPr>
          <w:highlight w:val="yellow"/>
        </w:rPr>
        <w:t xml:space="preserve"> </w:t>
      </w:r>
      <w:r w:rsidR="00A22717">
        <w:rPr>
          <w:highlight w:val="yellow"/>
        </w:rPr>
        <w:t xml:space="preserve">have </w:t>
      </w:r>
      <w:r w:rsidRPr="00A22717">
        <w:rPr>
          <w:highlight w:val="yellow"/>
        </w:rPr>
        <w:t xml:space="preserve">participants return their 24-hour urine sample (pre-oxalate) before </w:t>
      </w:r>
      <w:r w:rsidR="0092713C" w:rsidRPr="00A22717">
        <w:rPr>
          <w:highlight w:val="yellow"/>
        </w:rPr>
        <w:t>consuming an</w:t>
      </w:r>
      <w:r w:rsidR="009B06D5" w:rsidRPr="00A22717">
        <w:rPr>
          <w:highlight w:val="yellow"/>
        </w:rPr>
        <w:t xml:space="preserve"> </w:t>
      </w:r>
      <w:r w:rsidRPr="00A22717">
        <w:rPr>
          <w:highlight w:val="yellow"/>
        </w:rPr>
        <w:t xml:space="preserve">oxalate load (smoothie containing fruits and vegetables, ~8 mM oxalate). </w:t>
      </w:r>
      <w:r w:rsidR="00A22717">
        <w:rPr>
          <w:highlight w:val="yellow"/>
        </w:rPr>
        <w:t>Have p</w:t>
      </w:r>
      <w:r w:rsidRPr="00A22717">
        <w:rPr>
          <w:highlight w:val="yellow"/>
        </w:rPr>
        <w:t xml:space="preserve">articipants </w:t>
      </w:r>
      <w:r w:rsidRPr="000B6226">
        <w:rPr>
          <w:bCs/>
          <w:highlight w:val="yellow"/>
        </w:rPr>
        <w:t>subsequently</w:t>
      </w:r>
      <w:r w:rsidRPr="00A22717">
        <w:rPr>
          <w:highlight w:val="yellow"/>
        </w:rPr>
        <w:t xml:space="preserve"> collect their urine for 24 hours (post-oxalate sample) </w:t>
      </w:r>
      <w:r w:rsidR="0092713C" w:rsidRPr="00A22717">
        <w:rPr>
          <w:highlight w:val="yellow"/>
        </w:rPr>
        <w:t>and</w:t>
      </w:r>
      <w:r w:rsidRPr="00A22717">
        <w:rPr>
          <w:highlight w:val="yellow"/>
        </w:rPr>
        <w:t xml:space="preserve"> return their urine the following day. </w:t>
      </w:r>
    </w:p>
    <w:p w14:paraId="649F198D" w14:textId="77777777" w:rsidR="00A22717" w:rsidRPr="00A22717" w:rsidRDefault="00A22717" w:rsidP="000B6226"/>
    <w:p w14:paraId="61B75B67" w14:textId="1732FD9C" w:rsidR="000C6C18" w:rsidRPr="00A22717" w:rsidRDefault="00A22717" w:rsidP="000B6226">
      <w:pPr>
        <w:pStyle w:val="ListParagraph"/>
        <w:numPr>
          <w:ilvl w:val="1"/>
          <w:numId w:val="19"/>
        </w:numPr>
        <w:ind w:left="0" w:firstLine="0"/>
        <w:rPr>
          <w:highlight w:val="yellow"/>
        </w:rPr>
      </w:pPr>
      <w:r>
        <w:rPr>
          <w:highlight w:val="yellow"/>
        </w:rPr>
        <w:t>Maintain all</w:t>
      </w:r>
      <w:r w:rsidRPr="00A22717">
        <w:rPr>
          <w:highlight w:val="yellow"/>
        </w:rPr>
        <w:t xml:space="preserve"> </w:t>
      </w:r>
      <w:r w:rsidR="000C6C18" w:rsidRPr="00A22717">
        <w:rPr>
          <w:highlight w:val="yellow"/>
        </w:rPr>
        <w:t xml:space="preserve">urine </w:t>
      </w:r>
      <w:r w:rsidR="002E300A" w:rsidRPr="00355CD0">
        <w:rPr>
          <w:highlight w:val="yellow"/>
        </w:rPr>
        <w:t xml:space="preserve">samples </w:t>
      </w:r>
      <w:r w:rsidR="000C6C18" w:rsidRPr="00A22717">
        <w:rPr>
          <w:highlight w:val="yellow"/>
        </w:rPr>
        <w:t xml:space="preserve">at room temperature (RT) prior to processing as described below and shown in </w:t>
      </w:r>
      <w:r w:rsidR="000C6C18" w:rsidRPr="00A22717">
        <w:rPr>
          <w:b/>
          <w:bCs/>
          <w:highlight w:val="yellow"/>
        </w:rPr>
        <w:t>Figure 1</w:t>
      </w:r>
      <w:r w:rsidR="000C6C18" w:rsidRPr="00A22717">
        <w:rPr>
          <w:highlight w:val="yellow"/>
        </w:rPr>
        <w:t xml:space="preserve">. </w:t>
      </w:r>
    </w:p>
    <w:p w14:paraId="3688DB5C" w14:textId="77777777" w:rsidR="00C41F1F" w:rsidRPr="00A22717" w:rsidRDefault="00C41F1F" w:rsidP="000B6226">
      <w:pPr>
        <w:pBdr>
          <w:top w:val="nil"/>
          <w:left w:val="nil"/>
          <w:bottom w:val="nil"/>
          <w:right w:val="nil"/>
          <w:between w:val="nil"/>
        </w:pBdr>
        <w:rPr>
          <w:highlight w:val="yellow"/>
        </w:rPr>
      </w:pPr>
    </w:p>
    <w:p w14:paraId="523A59FB" w14:textId="78F534D9" w:rsidR="000C6C18" w:rsidRPr="00A22717" w:rsidRDefault="000C6C18" w:rsidP="000B6226">
      <w:pPr>
        <w:pStyle w:val="ListParagraph"/>
        <w:numPr>
          <w:ilvl w:val="0"/>
          <w:numId w:val="18"/>
        </w:numPr>
        <w:pBdr>
          <w:top w:val="nil"/>
          <w:left w:val="nil"/>
          <w:bottom w:val="nil"/>
          <w:right w:val="nil"/>
          <w:between w:val="nil"/>
        </w:pBdr>
        <w:ind w:left="0" w:firstLine="0"/>
        <w:rPr>
          <w:b/>
          <w:highlight w:val="yellow"/>
        </w:rPr>
      </w:pPr>
      <w:r w:rsidRPr="00A22717">
        <w:rPr>
          <w:b/>
          <w:highlight w:val="yellow"/>
        </w:rPr>
        <w:t>Urine Processing</w:t>
      </w:r>
    </w:p>
    <w:p w14:paraId="53422710" w14:textId="77777777" w:rsidR="00355CD0" w:rsidRPr="000B6226" w:rsidRDefault="00355CD0" w:rsidP="000B6226">
      <w:pPr>
        <w:pBdr>
          <w:top w:val="nil"/>
          <w:left w:val="nil"/>
          <w:bottom w:val="nil"/>
          <w:right w:val="nil"/>
          <w:between w:val="nil"/>
        </w:pBdr>
      </w:pPr>
    </w:p>
    <w:p w14:paraId="1619EC7D" w14:textId="1A380564" w:rsidR="00355CD0" w:rsidRPr="000B6226" w:rsidRDefault="00A22717" w:rsidP="000B6226">
      <w:pPr>
        <w:pBdr>
          <w:top w:val="nil"/>
          <w:left w:val="nil"/>
          <w:bottom w:val="nil"/>
          <w:right w:val="nil"/>
          <w:between w:val="nil"/>
        </w:pBdr>
      </w:pPr>
      <w:r w:rsidRPr="000B6226">
        <w:t xml:space="preserve">NOTE: </w:t>
      </w:r>
      <w:r w:rsidR="00355CD0" w:rsidRPr="000B6226">
        <w:t xml:space="preserve">All materials and equipment used are listed in </w:t>
      </w:r>
      <w:r>
        <w:rPr>
          <w:b/>
          <w:bCs/>
        </w:rPr>
        <w:t>Table of Materials</w:t>
      </w:r>
      <w:r w:rsidR="00355CD0" w:rsidRPr="000B6226">
        <w:t xml:space="preserve">. </w:t>
      </w:r>
    </w:p>
    <w:p w14:paraId="03A1C088" w14:textId="77777777" w:rsidR="00355CD0" w:rsidRPr="000B6226" w:rsidRDefault="00355CD0" w:rsidP="000B6226">
      <w:pPr>
        <w:pBdr>
          <w:top w:val="nil"/>
          <w:left w:val="nil"/>
          <w:bottom w:val="nil"/>
          <w:right w:val="nil"/>
          <w:between w:val="nil"/>
        </w:pBdr>
        <w:rPr>
          <w:b/>
        </w:rPr>
      </w:pPr>
    </w:p>
    <w:p w14:paraId="473DA2BF" w14:textId="06226F65" w:rsidR="00355CD0" w:rsidRPr="000B6226" w:rsidRDefault="002E300A" w:rsidP="000B6226">
      <w:pPr>
        <w:pBdr>
          <w:top w:val="nil"/>
          <w:left w:val="nil"/>
          <w:bottom w:val="nil"/>
          <w:right w:val="nil"/>
          <w:between w:val="nil"/>
        </w:pBdr>
      </w:pPr>
      <w:r w:rsidRPr="000B6226">
        <w:t>CAUTION</w:t>
      </w:r>
      <w:r w:rsidR="000C6C18" w:rsidRPr="000B6226">
        <w:t xml:space="preserve">: </w:t>
      </w:r>
      <w:proofErr w:type="gramStart"/>
      <w:r w:rsidR="005C3A96" w:rsidRPr="000B6226">
        <w:t xml:space="preserve">Wear personal </w:t>
      </w:r>
      <w:r w:rsidR="000C6C18" w:rsidRPr="000B6226">
        <w:t>protective equipment at all times</w:t>
      </w:r>
      <w:proofErr w:type="gramEnd"/>
      <w:r w:rsidR="000C6C18" w:rsidRPr="000B6226">
        <w:t xml:space="preserve"> while handling clinical samples and reagents</w:t>
      </w:r>
      <w:r w:rsidR="009D0722" w:rsidRPr="000B6226">
        <w:t>.</w:t>
      </w:r>
      <w:r w:rsidR="000C6C18" w:rsidRPr="000B6226">
        <w:t xml:space="preserve"> </w:t>
      </w:r>
      <w:r w:rsidR="009D0722" w:rsidRPr="000B6226">
        <w:t>Specifically, gloves</w:t>
      </w:r>
      <w:r w:rsidR="000C6C18" w:rsidRPr="000B6226">
        <w:t>, face and eye shields, respiratory protection, and protective clothing.</w:t>
      </w:r>
    </w:p>
    <w:p w14:paraId="5AF69A60" w14:textId="77777777" w:rsidR="000B23D6" w:rsidRPr="00A22717" w:rsidRDefault="000B23D6" w:rsidP="000B6226">
      <w:pPr>
        <w:pBdr>
          <w:top w:val="nil"/>
          <w:left w:val="nil"/>
          <w:bottom w:val="nil"/>
          <w:right w:val="nil"/>
          <w:between w:val="nil"/>
        </w:pBdr>
        <w:rPr>
          <w:highlight w:val="yellow"/>
        </w:rPr>
      </w:pPr>
    </w:p>
    <w:p w14:paraId="045E162F" w14:textId="72182BC9" w:rsidR="000C6C18" w:rsidRPr="00A22717" w:rsidRDefault="000C6C18" w:rsidP="000B6226">
      <w:pPr>
        <w:pStyle w:val="ListParagraph"/>
        <w:numPr>
          <w:ilvl w:val="1"/>
          <w:numId w:val="18"/>
        </w:numPr>
        <w:pBdr>
          <w:top w:val="nil"/>
          <w:left w:val="nil"/>
          <w:bottom w:val="nil"/>
          <w:right w:val="nil"/>
          <w:between w:val="nil"/>
        </w:pBdr>
        <w:ind w:left="0" w:firstLine="0"/>
        <w:rPr>
          <w:highlight w:val="yellow"/>
        </w:rPr>
      </w:pPr>
      <w:r w:rsidRPr="00A22717">
        <w:rPr>
          <w:highlight w:val="yellow"/>
        </w:rPr>
        <w:t xml:space="preserve">Measure and record urine pH and volume. Mix </w:t>
      </w:r>
      <w:r w:rsidR="00355FA2" w:rsidRPr="00A22717">
        <w:rPr>
          <w:highlight w:val="yellow"/>
        </w:rPr>
        <w:t xml:space="preserve">thoroughly </w:t>
      </w:r>
      <w:r w:rsidRPr="00A22717">
        <w:rPr>
          <w:highlight w:val="yellow"/>
        </w:rPr>
        <w:t xml:space="preserve">prior to adding 50 mL of urine into a labeled sterile 50 mL conical tube. </w:t>
      </w:r>
    </w:p>
    <w:p w14:paraId="2885B98E" w14:textId="77777777" w:rsidR="000C6C18" w:rsidRPr="00A22717" w:rsidRDefault="000C6C18" w:rsidP="000B6226">
      <w:pPr>
        <w:pBdr>
          <w:top w:val="nil"/>
          <w:left w:val="nil"/>
          <w:bottom w:val="nil"/>
          <w:right w:val="nil"/>
          <w:between w:val="nil"/>
        </w:pBdr>
        <w:rPr>
          <w:highlight w:val="yellow"/>
        </w:rPr>
      </w:pPr>
    </w:p>
    <w:p w14:paraId="2D2C4412" w14:textId="2454C3C5" w:rsidR="000C6C18" w:rsidRPr="00A22717" w:rsidRDefault="000C6C18" w:rsidP="000B6226">
      <w:pPr>
        <w:pStyle w:val="ListParagraph"/>
        <w:numPr>
          <w:ilvl w:val="1"/>
          <w:numId w:val="18"/>
        </w:numPr>
        <w:pBdr>
          <w:top w:val="nil"/>
          <w:left w:val="nil"/>
          <w:bottom w:val="nil"/>
          <w:right w:val="nil"/>
          <w:between w:val="nil"/>
        </w:pBdr>
        <w:ind w:left="0" w:firstLine="0"/>
        <w:rPr>
          <w:highlight w:val="yellow"/>
        </w:rPr>
      </w:pPr>
      <w:r w:rsidRPr="00A22717">
        <w:rPr>
          <w:highlight w:val="yellow"/>
        </w:rPr>
        <w:t xml:space="preserve">Centrifuge sample at 1200 </w:t>
      </w:r>
      <w:r w:rsidR="004C240C">
        <w:rPr>
          <w:highlight w:val="yellow"/>
        </w:rPr>
        <w:t xml:space="preserve">x </w:t>
      </w:r>
      <w:r w:rsidRPr="00A22717">
        <w:rPr>
          <w:i/>
          <w:iCs/>
          <w:highlight w:val="yellow"/>
        </w:rPr>
        <w:t>g</w:t>
      </w:r>
      <w:r w:rsidRPr="00A22717">
        <w:rPr>
          <w:highlight w:val="yellow"/>
        </w:rPr>
        <w:t xml:space="preserve"> for 10 min at RT using a</w:t>
      </w:r>
      <w:r w:rsidR="00B075DF" w:rsidRPr="00A22717">
        <w:rPr>
          <w:highlight w:val="yellow"/>
        </w:rPr>
        <w:t xml:space="preserve"> benchtop centrifuge</w:t>
      </w:r>
      <w:r w:rsidR="009D0722" w:rsidRPr="00A22717">
        <w:rPr>
          <w:highlight w:val="yellow"/>
        </w:rPr>
        <w:t>.</w:t>
      </w:r>
    </w:p>
    <w:p w14:paraId="19A9B9ED" w14:textId="77777777" w:rsidR="00A22717" w:rsidRDefault="00A22717" w:rsidP="00A22717">
      <w:pPr>
        <w:pBdr>
          <w:top w:val="nil"/>
          <w:left w:val="nil"/>
          <w:bottom w:val="nil"/>
          <w:right w:val="nil"/>
          <w:between w:val="nil"/>
        </w:pBdr>
        <w:rPr>
          <w:highlight w:val="yellow"/>
        </w:rPr>
      </w:pPr>
    </w:p>
    <w:p w14:paraId="163C24F5" w14:textId="7174673E" w:rsidR="000C6C18" w:rsidRPr="00A22717" w:rsidRDefault="004C240C" w:rsidP="000B6226">
      <w:pPr>
        <w:pBdr>
          <w:top w:val="nil"/>
          <w:left w:val="nil"/>
          <w:bottom w:val="nil"/>
          <w:right w:val="nil"/>
          <w:between w:val="nil"/>
        </w:pBdr>
        <w:rPr>
          <w:highlight w:val="yellow"/>
        </w:rPr>
      </w:pPr>
      <w:r w:rsidRPr="00A22717">
        <w:rPr>
          <w:highlight w:val="yellow"/>
        </w:rPr>
        <w:t>NOTE</w:t>
      </w:r>
      <w:r w:rsidR="000C6C18" w:rsidRPr="00A22717">
        <w:rPr>
          <w:highlight w:val="yellow"/>
        </w:rPr>
        <w:t xml:space="preserve">: </w:t>
      </w:r>
      <w:r w:rsidR="00117C9D" w:rsidRPr="00A22717">
        <w:rPr>
          <w:highlight w:val="yellow"/>
        </w:rPr>
        <w:t>Keep the sample</w:t>
      </w:r>
      <w:r w:rsidR="000C6C18" w:rsidRPr="00A22717">
        <w:rPr>
          <w:highlight w:val="yellow"/>
        </w:rPr>
        <w:t xml:space="preserve"> at RT to prevent further crystal formation as cooler temperatures can promote crystallization.</w:t>
      </w:r>
    </w:p>
    <w:p w14:paraId="0B5E520E" w14:textId="77777777" w:rsidR="000C6C18" w:rsidRPr="00A22717" w:rsidRDefault="000C6C18" w:rsidP="000B6226">
      <w:pPr>
        <w:pBdr>
          <w:top w:val="nil"/>
          <w:left w:val="nil"/>
          <w:bottom w:val="nil"/>
          <w:right w:val="nil"/>
          <w:between w:val="nil"/>
        </w:pBdr>
        <w:rPr>
          <w:highlight w:val="yellow"/>
        </w:rPr>
      </w:pPr>
    </w:p>
    <w:p w14:paraId="7333C9EE" w14:textId="17B2184D" w:rsidR="009D0722" w:rsidRPr="00A22717" w:rsidRDefault="000C6C18" w:rsidP="000B6226">
      <w:pPr>
        <w:pStyle w:val="ListParagraph"/>
        <w:numPr>
          <w:ilvl w:val="1"/>
          <w:numId w:val="18"/>
        </w:numPr>
        <w:pBdr>
          <w:top w:val="nil"/>
          <w:left w:val="nil"/>
          <w:bottom w:val="nil"/>
          <w:right w:val="nil"/>
          <w:between w:val="nil"/>
        </w:pBdr>
        <w:ind w:left="0" w:firstLine="0"/>
        <w:rPr>
          <w:highlight w:val="yellow"/>
        </w:rPr>
      </w:pPr>
      <w:r w:rsidRPr="00A22717">
        <w:rPr>
          <w:highlight w:val="yellow"/>
        </w:rPr>
        <w:t xml:space="preserve">Discard the supernatant and wash and resuspend the pellet again with 5 mL of 100% ethanol. Centrifuge the sample at 1200 </w:t>
      </w:r>
      <w:r w:rsidR="004C240C" w:rsidRPr="00355CD0">
        <w:rPr>
          <w:highlight w:val="yellow"/>
        </w:rPr>
        <w:t xml:space="preserve">x </w:t>
      </w:r>
      <w:r w:rsidRPr="00A22717">
        <w:rPr>
          <w:i/>
          <w:iCs/>
          <w:highlight w:val="yellow"/>
        </w:rPr>
        <w:t>g</w:t>
      </w:r>
      <w:r w:rsidRPr="00A22717">
        <w:rPr>
          <w:highlight w:val="yellow"/>
        </w:rPr>
        <w:t xml:space="preserve"> for 10 minutes at RT using a </w:t>
      </w:r>
      <w:r w:rsidR="009D0722" w:rsidRPr="00A22717">
        <w:rPr>
          <w:highlight w:val="yellow"/>
        </w:rPr>
        <w:t>benchtop centrifuge.</w:t>
      </w:r>
    </w:p>
    <w:p w14:paraId="0AB5AAA9" w14:textId="50B5049A" w:rsidR="00C055D4" w:rsidRPr="00A22717" w:rsidRDefault="00C055D4" w:rsidP="000B6226">
      <w:pPr>
        <w:pBdr>
          <w:top w:val="nil"/>
          <w:left w:val="nil"/>
          <w:bottom w:val="nil"/>
          <w:right w:val="nil"/>
          <w:between w:val="nil"/>
        </w:pBdr>
        <w:rPr>
          <w:highlight w:val="yellow"/>
        </w:rPr>
      </w:pPr>
    </w:p>
    <w:p w14:paraId="641E6C7C" w14:textId="72339E3F" w:rsidR="004C240C" w:rsidRDefault="000C6C18" w:rsidP="000B6226">
      <w:pPr>
        <w:pStyle w:val="ListParagraph"/>
        <w:numPr>
          <w:ilvl w:val="1"/>
          <w:numId w:val="18"/>
        </w:numPr>
        <w:pBdr>
          <w:top w:val="nil"/>
          <w:left w:val="nil"/>
          <w:bottom w:val="nil"/>
          <w:right w:val="nil"/>
          <w:between w:val="nil"/>
        </w:pBdr>
        <w:ind w:left="0" w:firstLine="0"/>
        <w:rPr>
          <w:highlight w:val="yellow"/>
        </w:rPr>
      </w:pPr>
      <w:r w:rsidRPr="00A22717">
        <w:rPr>
          <w:highlight w:val="yellow"/>
        </w:rPr>
        <w:t>Discard the supernatant and resuspend the pellet in 1 mL of 100% ethanol.</w:t>
      </w:r>
      <w:r w:rsidR="00A22717">
        <w:rPr>
          <w:highlight w:val="yellow"/>
        </w:rPr>
        <w:t xml:space="preserve"> </w:t>
      </w:r>
      <w:r w:rsidRPr="00A22717">
        <w:rPr>
          <w:highlight w:val="yellow"/>
        </w:rPr>
        <w:t>Store the sample at -20</w:t>
      </w:r>
      <w:r w:rsidR="004C240C">
        <w:rPr>
          <w:highlight w:val="yellow"/>
        </w:rPr>
        <w:t xml:space="preserve"> </w:t>
      </w:r>
      <w:r w:rsidR="00A22717">
        <w:rPr>
          <w:highlight w:val="yellow"/>
        </w:rPr>
        <w:t>°</w:t>
      </w:r>
      <w:r w:rsidRPr="00A22717">
        <w:rPr>
          <w:highlight w:val="yellow"/>
        </w:rPr>
        <w:t>C</w:t>
      </w:r>
      <w:r w:rsidR="00A22717">
        <w:rPr>
          <w:highlight w:val="yellow"/>
        </w:rPr>
        <w:t xml:space="preserve"> </w:t>
      </w:r>
      <w:r w:rsidR="004C240C">
        <w:rPr>
          <w:highlight w:val="yellow"/>
        </w:rPr>
        <w:t>for later processing</w:t>
      </w:r>
      <w:r w:rsidRPr="00A22717">
        <w:rPr>
          <w:highlight w:val="yellow"/>
        </w:rPr>
        <w:t xml:space="preserve"> OR stain the sample as described below. </w:t>
      </w:r>
    </w:p>
    <w:p w14:paraId="79A7BE6C" w14:textId="77777777" w:rsidR="00A22717" w:rsidRDefault="00A22717" w:rsidP="00A22717">
      <w:pPr>
        <w:pBdr>
          <w:top w:val="nil"/>
          <w:left w:val="nil"/>
          <w:bottom w:val="nil"/>
          <w:right w:val="nil"/>
          <w:between w:val="nil"/>
        </w:pBdr>
        <w:rPr>
          <w:highlight w:val="yellow"/>
        </w:rPr>
      </w:pPr>
    </w:p>
    <w:p w14:paraId="6017FBD6" w14:textId="20A74E6B" w:rsidR="000C6C18" w:rsidRPr="00A22717" w:rsidRDefault="004C240C" w:rsidP="000B6226">
      <w:pPr>
        <w:pBdr>
          <w:top w:val="nil"/>
          <w:left w:val="nil"/>
          <w:bottom w:val="nil"/>
          <w:right w:val="nil"/>
          <w:between w:val="nil"/>
        </w:pBdr>
        <w:rPr>
          <w:highlight w:val="yellow"/>
        </w:rPr>
      </w:pPr>
      <w:r w:rsidRPr="00A22717">
        <w:rPr>
          <w:highlight w:val="yellow"/>
        </w:rPr>
        <w:t>N</w:t>
      </w:r>
      <w:r>
        <w:rPr>
          <w:highlight w:val="yellow"/>
        </w:rPr>
        <w:t>OTE</w:t>
      </w:r>
      <w:r w:rsidR="00FB71CD" w:rsidRPr="00A22717">
        <w:rPr>
          <w:highlight w:val="yellow"/>
        </w:rPr>
        <w:t xml:space="preserve">: </w:t>
      </w:r>
      <w:r w:rsidR="00117C9D" w:rsidRPr="00A22717">
        <w:rPr>
          <w:highlight w:val="yellow"/>
        </w:rPr>
        <w:t xml:space="preserve">There </w:t>
      </w:r>
      <w:r w:rsidR="000C6C18" w:rsidRPr="00A22717">
        <w:rPr>
          <w:highlight w:val="yellow"/>
        </w:rPr>
        <w:t>is no significant difference in data points (i.e.</w:t>
      </w:r>
      <w:r w:rsidR="00A22717">
        <w:rPr>
          <w:highlight w:val="yellow"/>
        </w:rPr>
        <w:t>,</w:t>
      </w:r>
      <w:r w:rsidR="000C6C18" w:rsidRPr="00A22717">
        <w:rPr>
          <w:highlight w:val="yellow"/>
        </w:rPr>
        <w:t xml:space="preserve"> particle size/concentration) between stored or freshly stained samples. </w:t>
      </w:r>
    </w:p>
    <w:p w14:paraId="1325230D" w14:textId="77777777" w:rsidR="000C6C18" w:rsidRPr="00A22717" w:rsidRDefault="000C6C18" w:rsidP="000B6226">
      <w:pPr>
        <w:pBdr>
          <w:top w:val="nil"/>
          <w:left w:val="nil"/>
          <w:bottom w:val="nil"/>
          <w:right w:val="nil"/>
          <w:between w:val="nil"/>
        </w:pBdr>
        <w:rPr>
          <w:b/>
          <w:highlight w:val="yellow"/>
        </w:rPr>
      </w:pPr>
    </w:p>
    <w:p w14:paraId="12BE6931" w14:textId="3F2DE402" w:rsidR="000C6C18" w:rsidRPr="00A22717" w:rsidRDefault="000C6C18" w:rsidP="000B6226">
      <w:pPr>
        <w:pStyle w:val="ListParagraph"/>
        <w:numPr>
          <w:ilvl w:val="0"/>
          <w:numId w:val="18"/>
        </w:numPr>
        <w:pBdr>
          <w:top w:val="nil"/>
          <w:left w:val="nil"/>
          <w:bottom w:val="nil"/>
          <w:right w:val="nil"/>
          <w:between w:val="nil"/>
        </w:pBdr>
        <w:ind w:left="0" w:firstLine="0"/>
        <w:rPr>
          <w:b/>
          <w:highlight w:val="yellow"/>
        </w:rPr>
      </w:pPr>
      <w:r w:rsidRPr="00A22717">
        <w:rPr>
          <w:b/>
          <w:highlight w:val="yellow"/>
        </w:rPr>
        <w:t>Nanoparticle Tracking Analysis (NTA)</w:t>
      </w:r>
    </w:p>
    <w:p w14:paraId="5E90ED87" w14:textId="77777777" w:rsidR="000B23D6" w:rsidRPr="00A22717" w:rsidRDefault="000B23D6" w:rsidP="000B6226">
      <w:pPr>
        <w:pBdr>
          <w:top w:val="nil"/>
          <w:left w:val="nil"/>
          <w:bottom w:val="nil"/>
          <w:right w:val="nil"/>
          <w:between w:val="nil"/>
        </w:pBdr>
        <w:rPr>
          <w:b/>
          <w:highlight w:val="yellow"/>
        </w:rPr>
      </w:pPr>
    </w:p>
    <w:p w14:paraId="4CBCE89B" w14:textId="0B771BBF" w:rsidR="00177387" w:rsidRPr="000B6226" w:rsidRDefault="000C6C18" w:rsidP="000B6226">
      <w:pPr>
        <w:pStyle w:val="ListParagraph"/>
        <w:numPr>
          <w:ilvl w:val="1"/>
          <w:numId w:val="18"/>
        </w:numPr>
        <w:pBdr>
          <w:top w:val="nil"/>
          <w:left w:val="nil"/>
          <w:bottom w:val="nil"/>
          <w:right w:val="nil"/>
          <w:between w:val="nil"/>
        </w:pBdr>
        <w:ind w:left="0" w:firstLine="0"/>
        <w:rPr>
          <w:bCs/>
          <w:highlight w:val="yellow"/>
        </w:rPr>
      </w:pPr>
      <w:r w:rsidRPr="000B6226">
        <w:rPr>
          <w:bCs/>
          <w:highlight w:val="yellow"/>
        </w:rPr>
        <w:t>Sample Preparation</w:t>
      </w:r>
    </w:p>
    <w:p w14:paraId="7DAE80AA" w14:textId="77777777" w:rsidR="00177387" w:rsidRPr="00A22717" w:rsidRDefault="00177387" w:rsidP="000B6226">
      <w:pPr>
        <w:pStyle w:val="ListParagraph"/>
        <w:pBdr>
          <w:top w:val="nil"/>
          <w:left w:val="nil"/>
          <w:bottom w:val="nil"/>
          <w:right w:val="nil"/>
          <w:between w:val="nil"/>
        </w:pBdr>
        <w:ind w:left="0"/>
        <w:rPr>
          <w:b/>
          <w:highlight w:val="yellow"/>
        </w:rPr>
      </w:pPr>
    </w:p>
    <w:p w14:paraId="0C298F6D" w14:textId="363A1EC4" w:rsidR="000C6C18" w:rsidRPr="00A22717" w:rsidRDefault="000C6C18" w:rsidP="000B6226">
      <w:pPr>
        <w:pStyle w:val="ListParagraph"/>
        <w:numPr>
          <w:ilvl w:val="2"/>
          <w:numId w:val="18"/>
        </w:numPr>
        <w:pBdr>
          <w:top w:val="nil"/>
          <w:left w:val="nil"/>
          <w:bottom w:val="nil"/>
          <w:right w:val="nil"/>
          <w:between w:val="nil"/>
        </w:pBdr>
        <w:ind w:left="0" w:firstLine="0"/>
        <w:rPr>
          <w:highlight w:val="yellow"/>
        </w:rPr>
      </w:pPr>
      <w:r w:rsidRPr="00A22717">
        <w:rPr>
          <w:highlight w:val="yellow"/>
        </w:rPr>
        <w:lastRenderedPageBreak/>
        <w:t xml:space="preserve">Gold nanoparticles: </w:t>
      </w:r>
      <w:r w:rsidR="00FB71CD" w:rsidRPr="00A22717">
        <w:rPr>
          <w:highlight w:val="yellow"/>
        </w:rPr>
        <w:t xml:space="preserve">Use </w:t>
      </w:r>
      <w:r w:rsidR="00441612" w:rsidRPr="00A22717">
        <w:rPr>
          <w:highlight w:val="yellow"/>
        </w:rPr>
        <w:t xml:space="preserve">gold </w:t>
      </w:r>
      <w:r w:rsidRPr="00A22717">
        <w:rPr>
          <w:highlight w:val="yellow"/>
        </w:rPr>
        <w:t xml:space="preserve">nanoparticles to optimize </w:t>
      </w:r>
      <w:r w:rsidR="00441612" w:rsidRPr="00A22717">
        <w:rPr>
          <w:highlight w:val="yellow"/>
        </w:rPr>
        <w:t xml:space="preserve">settings on </w:t>
      </w:r>
      <w:r w:rsidRPr="00A22717">
        <w:rPr>
          <w:highlight w:val="yellow"/>
        </w:rPr>
        <w:t xml:space="preserve">the instrument. </w:t>
      </w:r>
      <w:r w:rsidR="00FB71CD" w:rsidRPr="00A22717">
        <w:rPr>
          <w:highlight w:val="yellow"/>
        </w:rPr>
        <w:t xml:space="preserve">Dilute </w:t>
      </w:r>
      <w:r w:rsidRPr="00A22717">
        <w:rPr>
          <w:highlight w:val="yellow"/>
        </w:rPr>
        <w:t xml:space="preserve">100 nm sized gold nanoparticles </w:t>
      </w:r>
      <w:r w:rsidR="00D424DE" w:rsidRPr="00A22717">
        <w:rPr>
          <w:highlight w:val="yellow"/>
        </w:rPr>
        <w:t>1:1000</w:t>
      </w:r>
      <w:r w:rsidRPr="00A22717">
        <w:rPr>
          <w:highlight w:val="yellow"/>
        </w:rPr>
        <w:t xml:space="preserve"> in</w:t>
      </w:r>
      <w:r w:rsidR="005F3A88" w:rsidRPr="00A22717">
        <w:rPr>
          <w:highlight w:val="yellow"/>
        </w:rPr>
        <w:t xml:space="preserve"> ultrapure </w:t>
      </w:r>
      <w:r w:rsidRPr="00A22717">
        <w:rPr>
          <w:highlight w:val="yellow"/>
        </w:rPr>
        <w:t xml:space="preserve">water. </w:t>
      </w:r>
    </w:p>
    <w:p w14:paraId="3170060A" w14:textId="77777777" w:rsidR="000C6C18" w:rsidRPr="00A22717" w:rsidRDefault="000C6C18" w:rsidP="000B6226">
      <w:pPr>
        <w:pBdr>
          <w:top w:val="nil"/>
          <w:left w:val="nil"/>
          <w:bottom w:val="nil"/>
          <w:right w:val="nil"/>
          <w:between w:val="nil"/>
        </w:pBdr>
        <w:rPr>
          <w:highlight w:val="yellow"/>
        </w:rPr>
      </w:pPr>
    </w:p>
    <w:p w14:paraId="31A48560" w14:textId="2EAABA26" w:rsidR="000C6C18" w:rsidRPr="00A22717" w:rsidRDefault="00441612" w:rsidP="000B6226">
      <w:pPr>
        <w:pStyle w:val="ListParagraph"/>
        <w:numPr>
          <w:ilvl w:val="2"/>
          <w:numId w:val="18"/>
        </w:numPr>
        <w:pBdr>
          <w:top w:val="nil"/>
          <w:left w:val="nil"/>
          <w:bottom w:val="nil"/>
          <w:right w:val="nil"/>
          <w:between w:val="nil"/>
        </w:pBdr>
        <w:ind w:left="0" w:firstLine="0"/>
        <w:rPr>
          <w:highlight w:val="yellow"/>
        </w:rPr>
      </w:pPr>
      <w:r w:rsidRPr="00A22717">
        <w:rPr>
          <w:highlight w:val="yellow"/>
        </w:rPr>
        <w:t xml:space="preserve">Human </w:t>
      </w:r>
      <w:r w:rsidR="000C6C18" w:rsidRPr="00A22717">
        <w:rPr>
          <w:highlight w:val="yellow"/>
        </w:rPr>
        <w:t xml:space="preserve">Urine: </w:t>
      </w:r>
      <w:r w:rsidR="00B4285D" w:rsidRPr="00A22717">
        <w:rPr>
          <w:highlight w:val="yellow"/>
        </w:rPr>
        <w:t xml:space="preserve">Dilute </w:t>
      </w:r>
      <w:r w:rsidR="000C6C18" w:rsidRPr="00A22717">
        <w:rPr>
          <w:highlight w:val="yellow"/>
        </w:rPr>
        <w:t xml:space="preserve">urine samples 20 times in water prior to </w:t>
      </w:r>
      <w:r w:rsidR="00117C9D" w:rsidRPr="00A22717">
        <w:rPr>
          <w:highlight w:val="yellow"/>
        </w:rPr>
        <w:t>staining</w:t>
      </w:r>
      <w:r w:rsidR="000C6C18" w:rsidRPr="00A22717">
        <w:rPr>
          <w:highlight w:val="yellow"/>
        </w:rPr>
        <w:t xml:space="preserve"> with 5 mM Fluo-4 AM</w:t>
      </w:r>
      <w:r w:rsidR="004C240C">
        <w:rPr>
          <w:highlight w:val="yellow"/>
        </w:rPr>
        <w:t xml:space="preserve"> (</w:t>
      </w:r>
      <w:r w:rsidR="000C6C18" w:rsidRPr="00A22717">
        <w:rPr>
          <w:highlight w:val="yellow"/>
        </w:rPr>
        <w:t xml:space="preserve">a calcium </w:t>
      </w:r>
      <w:r w:rsidR="00117C9D" w:rsidRPr="00A22717">
        <w:rPr>
          <w:highlight w:val="yellow"/>
        </w:rPr>
        <w:t xml:space="preserve">fluorescence </w:t>
      </w:r>
      <w:r w:rsidR="000C6C18" w:rsidRPr="00A22717">
        <w:rPr>
          <w:highlight w:val="yellow"/>
        </w:rPr>
        <w:t>dye</w:t>
      </w:r>
      <w:r w:rsidR="004C240C">
        <w:rPr>
          <w:highlight w:val="yellow"/>
        </w:rPr>
        <w:t>)</w:t>
      </w:r>
      <w:r w:rsidR="000C6C18" w:rsidRPr="00A22717">
        <w:rPr>
          <w:highlight w:val="yellow"/>
        </w:rPr>
        <w:t xml:space="preserve"> for 30 min in the dark. </w:t>
      </w:r>
      <w:r w:rsidR="009D0722" w:rsidRPr="00A22717">
        <w:rPr>
          <w:highlight w:val="yellow"/>
        </w:rPr>
        <w:t>Analyze the samples</w:t>
      </w:r>
      <w:r w:rsidR="000C6C18" w:rsidRPr="00A22717">
        <w:rPr>
          <w:highlight w:val="yellow"/>
        </w:rPr>
        <w:t xml:space="preserve"> using </w:t>
      </w:r>
      <w:r w:rsidR="00117C9D" w:rsidRPr="00A22717">
        <w:rPr>
          <w:highlight w:val="yellow"/>
        </w:rPr>
        <w:t>NTA</w:t>
      </w:r>
      <w:r w:rsidR="000C6C18" w:rsidRPr="00A22717">
        <w:rPr>
          <w:highlight w:val="yellow"/>
        </w:rPr>
        <w:t xml:space="preserve">. </w:t>
      </w:r>
    </w:p>
    <w:p w14:paraId="0F9D8241" w14:textId="77777777" w:rsidR="000C6C18" w:rsidRPr="00A22717" w:rsidRDefault="000C6C18" w:rsidP="000B6226">
      <w:pPr>
        <w:pBdr>
          <w:top w:val="nil"/>
          <w:left w:val="nil"/>
          <w:bottom w:val="nil"/>
          <w:right w:val="nil"/>
          <w:between w:val="nil"/>
        </w:pBdr>
        <w:rPr>
          <w:highlight w:val="yellow"/>
        </w:rPr>
      </w:pPr>
    </w:p>
    <w:p w14:paraId="289AAAF1" w14:textId="36D65713" w:rsidR="000C6C18" w:rsidRPr="00A22717" w:rsidRDefault="00B30120" w:rsidP="000B6226">
      <w:pPr>
        <w:pStyle w:val="ListParagraph"/>
        <w:numPr>
          <w:ilvl w:val="2"/>
          <w:numId w:val="18"/>
        </w:numPr>
        <w:pBdr>
          <w:top w:val="nil"/>
          <w:left w:val="nil"/>
          <w:bottom w:val="nil"/>
          <w:right w:val="nil"/>
          <w:between w:val="nil"/>
        </w:pBdr>
        <w:ind w:left="0" w:firstLine="0"/>
        <w:rPr>
          <w:highlight w:val="yellow"/>
        </w:rPr>
      </w:pPr>
      <w:r>
        <w:rPr>
          <w:highlight w:val="yellow"/>
        </w:rPr>
        <w:t xml:space="preserve">Prepare </w:t>
      </w:r>
      <w:r w:rsidR="000C6C18" w:rsidRPr="00A22717">
        <w:rPr>
          <w:highlight w:val="yellow"/>
        </w:rPr>
        <w:t>Calcium Oxalate (</w:t>
      </w:r>
      <w:proofErr w:type="spellStart"/>
      <w:r w:rsidR="000C6C18" w:rsidRPr="00A22717">
        <w:rPr>
          <w:highlight w:val="yellow"/>
        </w:rPr>
        <w:t>CaOx</w:t>
      </w:r>
      <w:proofErr w:type="spellEnd"/>
      <w:r w:rsidR="000C6C18" w:rsidRPr="00A22717">
        <w:rPr>
          <w:highlight w:val="yellow"/>
        </w:rPr>
        <w:t>) crystals</w:t>
      </w:r>
      <w:r w:rsidR="0033063C" w:rsidRPr="00A22717">
        <w:rPr>
          <w:highlight w:val="yellow"/>
        </w:rPr>
        <w:t xml:space="preserve"> as previously described</w:t>
      </w:r>
      <w:r w:rsidR="0033063C" w:rsidRPr="00A22717">
        <w:rPr>
          <w:highlight w:val="yellow"/>
        </w:rPr>
        <w:fldChar w:fldCharType="begin"/>
      </w:r>
      <w:r w:rsidR="00853EC1" w:rsidRPr="00A22717">
        <w:rPr>
          <w:highlight w:val="yellow"/>
        </w:rPr>
        <w:instrText xml:space="preserve"> ADDIN EN.CITE &lt;EndNote&gt;&lt;Cite&gt;&lt;Author&gt;Kumar&lt;/Author&gt;&lt;Year&gt;2020&lt;/Year&gt;&lt;RecNum&gt;840&lt;/RecNum&gt;&lt;DisplayText&gt;&lt;style face="superscript"&gt;29&lt;/style&gt;&lt;/DisplayText&gt;&lt;record&gt;&lt;rec-number&gt;840&lt;/rec-number&gt;&lt;foreign-keys&gt;&lt;key app="EN" db-id="e5z022x2i5rsv9etdx1p9vwtxzfzdxa5arxv" timestamp="1599953254" guid="633ebc72-fb5d-4347-8518-977a2b84480e"&gt;840&lt;/key&gt;&lt;/foreign-keys&gt;&lt;ref-type name="Journal Article"&gt;17&lt;/ref-type&gt;&lt;contributors&gt;&lt;authors&gt;&lt;author&gt;Kumar, P.&lt;/author&gt;&lt;author&gt;Patel, M.&lt;/author&gt;&lt;author&gt;Thomas, V.&lt;/author&gt;&lt;author&gt;Knight, J.&lt;/author&gt;&lt;author&gt;Holmes, R. P.&lt;/author&gt;&lt;author&gt;Mitchell, T.&lt;/author&gt;&lt;/authors&gt;&lt;/contributors&gt;&lt;auth-address&gt;Department of Urology, University of Alabama at Birmingham, Birmingham, Alabama, USA.&amp;#xD;Department of Materials Science and Engineering, University of Alabama at Birmingham, Birmingham, Alabama, USA.&lt;/auth-address&gt;&lt;titles&gt;&lt;title&gt;Dietary Oxalate Induces Urinary Nanocrystals in Humans&lt;/title&gt;&lt;secondary-title&gt;Kidney International Reports&lt;/secondary-title&gt;&lt;/titles&gt;&lt;pages&gt;1040-1051&lt;/pages&gt;&lt;volume&gt;5&lt;/volume&gt;&lt;number&gt;7&lt;/number&gt;&lt;edition&gt;2020/07/11&lt;/edition&gt;&lt;keywords&gt;&lt;keyword&gt;crystalluria&lt;/keyword&gt;&lt;keyword&gt;kidney stones&lt;/keyword&gt;&lt;keyword&gt;nanoparticle tracking analysis&lt;/keyword&gt;&lt;keyword&gt;oxalate&lt;/keyword&gt;&lt;/keywords&gt;&lt;dates&gt;&lt;year&gt;2020&lt;/year&gt;&lt;pub-dates&gt;&lt;date&gt;Jul&lt;/date&gt;&lt;/pub-dates&gt;&lt;/dates&gt;&lt;isbn&gt;2468-0249&lt;/isbn&gt;&lt;accession-num&gt;32647761&lt;/accession-num&gt;&lt;urls&gt;&lt;/urls&gt;&lt;custom2&gt;PMC7335953&lt;/custom2&gt;&lt;electronic-resource-num&gt;10.1016/j.ekir.2020.04.029&lt;/electronic-resource-num&gt;&lt;remote-database-provider&gt;NLM&lt;/remote-database-provider&gt;&lt;language&gt;eng&lt;/language&gt;&lt;/record&gt;&lt;/Cite&gt;&lt;/EndNote&gt;</w:instrText>
      </w:r>
      <w:r w:rsidR="0033063C" w:rsidRPr="00A22717">
        <w:rPr>
          <w:highlight w:val="yellow"/>
        </w:rPr>
        <w:fldChar w:fldCharType="separate"/>
      </w:r>
      <w:r w:rsidR="00853EC1" w:rsidRPr="00A22717">
        <w:rPr>
          <w:noProof/>
          <w:highlight w:val="yellow"/>
          <w:vertAlign w:val="superscript"/>
        </w:rPr>
        <w:t>29</w:t>
      </w:r>
      <w:r w:rsidR="0033063C" w:rsidRPr="00A22717">
        <w:rPr>
          <w:highlight w:val="yellow"/>
        </w:rPr>
        <w:fldChar w:fldCharType="end"/>
      </w:r>
      <w:r w:rsidR="0092713C" w:rsidRPr="00A22717">
        <w:rPr>
          <w:highlight w:val="yellow"/>
        </w:rPr>
        <w:t>.</w:t>
      </w:r>
      <w:r w:rsidR="000C6C18" w:rsidRPr="00A22717">
        <w:rPr>
          <w:highlight w:val="yellow"/>
        </w:rPr>
        <w:t xml:space="preserve"> </w:t>
      </w:r>
      <w:r w:rsidR="00B4285D" w:rsidRPr="00A22717">
        <w:rPr>
          <w:highlight w:val="yellow"/>
        </w:rPr>
        <w:t xml:space="preserve">Dilute </w:t>
      </w:r>
      <w:r w:rsidR="000C6C18" w:rsidRPr="00A22717">
        <w:rPr>
          <w:highlight w:val="yellow"/>
        </w:rPr>
        <w:t xml:space="preserve">10 mM stock solution (14.6 mg in 10 mL </w:t>
      </w:r>
      <w:r w:rsidR="004C240C">
        <w:rPr>
          <w:highlight w:val="yellow"/>
        </w:rPr>
        <w:t xml:space="preserve">of </w:t>
      </w:r>
      <w:r w:rsidR="000C6C18" w:rsidRPr="00A22717">
        <w:rPr>
          <w:highlight w:val="yellow"/>
        </w:rPr>
        <w:t xml:space="preserve">water) to 50 µM in water </w:t>
      </w:r>
      <w:r w:rsidR="00B4285D" w:rsidRPr="00A22717">
        <w:rPr>
          <w:highlight w:val="yellow"/>
        </w:rPr>
        <w:t>and stain the diluted samples using</w:t>
      </w:r>
      <w:r w:rsidR="000C6C18" w:rsidRPr="00A22717">
        <w:rPr>
          <w:highlight w:val="yellow"/>
        </w:rPr>
        <w:t xml:space="preserve"> </w:t>
      </w:r>
      <w:r w:rsidRPr="00282D78">
        <w:rPr>
          <w:highlight w:val="yellow"/>
        </w:rPr>
        <w:t>5 mM</w:t>
      </w:r>
      <w:r w:rsidRPr="00E36544">
        <w:rPr>
          <w:highlight w:val="yellow"/>
        </w:rPr>
        <w:t xml:space="preserve"> </w:t>
      </w:r>
      <w:r w:rsidR="000C6C18" w:rsidRPr="00A22717">
        <w:rPr>
          <w:highlight w:val="yellow"/>
        </w:rPr>
        <w:t xml:space="preserve">Fluo-4 AM </w:t>
      </w:r>
      <w:r>
        <w:rPr>
          <w:highlight w:val="yellow"/>
        </w:rPr>
        <w:t>for</w:t>
      </w:r>
      <w:r w:rsidR="000C6C18" w:rsidRPr="00A22717">
        <w:rPr>
          <w:highlight w:val="yellow"/>
        </w:rPr>
        <w:t xml:space="preserve"> 30 min in dark </w:t>
      </w:r>
      <w:r w:rsidR="00B4285D" w:rsidRPr="00A22717">
        <w:rPr>
          <w:highlight w:val="yellow"/>
        </w:rPr>
        <w:t xml:space="preserve">prior to </w:t>
      </w:r>
      <w:r w:rsidR="000C6C18" w:rsidRPr="00A22717">
        <w:rPr>
          <w:highlight w:val="yellow"/>
        </w:rPr>
        <w:t>analysis.</w:t>
      </w:r>
    </w:p>
    <w:p w14:paraId="509CA349" w14:textId="77777777" w:rsidR="000C6C18" w:rsidRPr="00A22717" w:rsidRDefault="000C6C18" w:rsidP="000B6226">
      <w:pPr>
        <w:pBdr>
          <w:top w:val="nil"/>
          <w:left w:val="nil"/>
          <w:bottom w:val="nil"/>
          <w:right w:val="nil"/>
          <w:between w:val="nil"/>
        </w:pBdr>
        <w:rPr>
          <w:highlight w:val="yellow"/>
        </w:rPr>
      </w:pPr>
    </w:p>
    <w:p w14:paraId="24310927" w14:textId="187768EF" w:rsidR="000C6C18" w:rsidRPr="00A22717" w:rsidRDefault="000C6C18" w:rsidP="000B6226">
      <w:pPr>
        <w:pStyle w:val="ListParagraph"/>
        <w:numPr>
          <w:ilvl w:val="2"/>
          <w:numId w:val="18"/>
        </w:numPr>
        <w:pBdr>
          <w:top w:val="nil"/>
          <w:left w:val="nil"/>
          <w:bottom w:val="nil"/>
          <w:right w:val="nil"/>
          <w:between w:val="nil"/>
        </w:pBdr>
        <w:ind w:left="0" w:firstLine="0"/>
        <w:rPr>
          <w:highlight w:val="yellow"/>
        </w:rPr>
      </w:pPr>
      <w:r w:rsidRPr="00A22717">
        <w:rPr>
          <w:highlight w:val="yellow"/>
        </w:rPr>
        <w:t>Calcium Phosphate (</w:t>
      </w:r>
      <w:proofErr w:type="spellStart"/>
      <w:r w:rsidRPr="00A22717">
        <w:rPr>
          <w:highlight w:val="yellow"/>
        </w:rPr>
        <w:t>CaP</w:t>
      </w:r>
      <w:proofErr w:type="spellEnd"/>
      <w:r w:rsidRPr="00A22717">
        <w:rPr>
          <w:highlight w:val="yellow"/>
        </w:rPr>
        <w:t>) crystals:</w:t>
      </w:r>
      <w:r w:rsidR="00EB66D0" w:rsidRPr="00A22717">
        <w:rPr>
          <w:highlight w:val="yellow"/>
        </w:rPr>
        <w:t xml:space="preserve"> Dilute</w:t>
      </w:r>
      <w:r w:rsidRPr="00A22717">
        <w:rPr>
          <w:highlight w:val="yellow"/>
        </w:rPr>
        <w:t xml:space="preserve"> 10 mM stock solution (50.4 mg in 10 mL </w:t>
      </w:r>
      <w:r w:rsidR="004C240C">
        <w:rPr>
          <w:highlight w:val="yellow"/>
        </w:rPr>
        <w:t xml:space="preserve">of </w:t>
      </w:r>
      <w:r w:rsidRPr="00A22717">
        <w:rPr>
          <w:highlight w:val="yellow"/>
        </w:rPr>
        <w:t xml:space="preserve">water) to 50 µM in water </w:t>
      </w:r>
      <w:r w:rsidR="00EB66D0" w:rsidRPr="00A22717">
        <w:rPr>
          <w:highlight w:val="yellow"/>
        </w:rPr>
        <w:t>and stain the diluted samples using</w:t>
      </w:r>
      <w:r w:rsidRPr="00A22717">
        <w:rPr>
          <w:highlight w:val="yellow"/>
        </w:rPr>
        <w:t xml:space="preserve"> </w:t>
      </w:r>
      <w:r w:rsidR="00B30120" w:rsidRPr="00282D78">
        <w:rPr>
          <w:highlight w:val="yellow"/>
        </w:rPr>
        <w:t>5 mM</w:t>
      </w:r>
      <w:r w:rsidR="00B30120" w:rsidRPr="00E36544">
        <w:rPr>
          <w:highlight w:val="yellow"/>
        </w:rPr>
        <w:t xml:space="preserve"> </w:t>
      </w:r>
      <w:r w:rsidRPr="00A22717">
        <w:rPr>
          <w:highlight w:val="yellow"/>
        </w:rPr>
        <w:t xml:space="preserve">Fluo-4 AM </w:t>
      </w:r>
      <w:r w:rsidR="00B30120">
        <w:rPr>
          <w:highlight w:val="yellow"/>
        </w:rPr>
        <w:t>for</w:t>
      </w:r>
      <w:r w:rsidRPr="00A22717">
        <w:rPr>
          <w:highlight w:val="yellow"/>
        </w:rPr>
        <w:t xml:space="preserve"> 30 min in dark </w:t>
      </w:r>
      <w:r w:rsidR="00EB66D0" w:rsidRPr="00A22717">
        <w:rPr>
          <w:highlight w:val="yellow"/>
        </w:rPr>
        <w:t>prior to</w:t>
      </w:r>
      <w:r w:rsidR="00D424DE" w:rsidRPr="00A22717">
        <w:rPr>
          <w:highlight w:val="yellow"/>
        </w:rPr>
        <w:t xml:space="preserve"> </w:t>
      </w:r>
      <w:r w:rsidR="007D08D1" w:rsidRPr="00A22717">
        <w:rPr>
          <w:highlight w:val="yellow"/>
        </w:rPr>
        <w:t xml:space="preserve">NTA </w:t>
      </w:r>
      <w:r w:rsidRPr="00A22717">
        <w:rPr>
          <w:highlight w:val="yellow"/>
        </w:rPr>
        <w:t>analysis.</w:t>
      </w:r>
    </w:p>
    <w:p w14:paraId="1F9E074C" w14:textId="77777777" w:rsidR="000B23D6" w:rsidRPr="00A22717" w:rsidRDefault="000B23D6" w:rsidP="000B6226">
      <w:pPr>
        <w:pBdr>
          <w:top w:val="nil"/>
          <w:left w:val="nil"/>
          <w:bottom w:val="nil"/>
          <w:right w:val="nil"/>
          <w:between w:val="nil"/>
        </w:pBdr>
        <w:rPr>
          <w:b/>
          <w:highlight w:val="yellow"/>
        </w:rPr>
      </w:pPr>
    </w:p>
    <w:p w14:paraId="5DFA4C4F" w14:textId="515875E6" w:rsidR="00177387" w:rsidRDefault="000C6C18" w:rsidP="00A22717">
      <w:pPr>
        <w:pStyle w:val="ListParagraph"/>
        <w:numPr>
          <w:ilvl w:val="1"/>
          <w:numId w:val="18"/>
        </w:numPr>
        <w:pBdr>
          <w:top w:val="nil"/>
          <w:left w:val="nil"/>
          <w:bottom w:val="nil"/>
          <w:right w:val="nil"/>
          <w:between w:val="nil"/>
        </w:pBdr>
        <w:ind w:left="0" w:firstLine="0"/>
        <w:rPr>
          <w:b/>
          <w:highlight w:val="yellow"/>
        </w:rPr>
      </w:pPr>
      <w:r w:rsidRPr="00A22717">
        <w:rPr>
          <w:b/>
          <w:highlight w:val="yellow"/>
        </w:rPr>
        <w:t>Instrument Set-up, Camera Settings, and Data Collection</w:t>
      </w:r>
    </w:p>
    <w:p w14:paraId="49AFEBCB" w14:textId="77777777" w:rsidR="00A22717" w:rsidRPr="000B6226" w:rsidRDefault="00A22717" w:rsidP="000B6226">
      <w:pPr>
        <w:pStyle w:val="ListParagraph"/>
        <w:pBdr>
          <w:top w:val="nil"/>
          <w:left w:val="nil"/>
          <w:bottom w:val="nil"/>
          <w:right w:val="nil"/>
          <w:between w:val="nil"/>
        </w:pBdr>
        <w:ind w:left="0"/>
        <w:rPr>
          <w:b/>
        </w:rPr>
      </w:pPr>
    </w:p>
    <w:p w14:paraId="0A8E8EBE" w14:textId="77016043" w:rsidR="000C6C18" w:rsidRPr="000B6226" w:rsidRDefault="00A22717" w:rsidP="000B6226">
      <w:pPr>
        <w:pBdr>
          <w:top w:val="nil"/>
          <w:left w:val="nil"/>
          <w:bottom w:val="nil"/>
          <w:right w:val="nil"/>
          <w:between w:val="nil"/>
        </w:pBdr>
      </w:pPr>
      <w:r w:rsidRPr="000B6226">
        <w:t xml:space="preserve">NOTE: </w:t>
      </w:r>
      <w:r w:rsidR="000C6C18" w:rsidRPr="000B6226">
        <w:t xml:space="preserve">The computer and </w:t>
      </w:r>
      <w:r w:rsidR="00B075DF" w:rsidRPr="000B6226">
        <w:t>instrument</w:t>
      </w:r>
      <w:r w:rsidR="000C6C18" w:rsidRPr="000B6226">
        <w:t xml:space="preserve"> setup used for this method are shown in </w:t>
      </w:r>
      <w:r w:rsidR="000C6C18" w:rsidRPr="000B6226">
        <w:rPr>
          <w:b/>
          <w:bCs/>
        </w:rPr>
        <w:t>Figure 2</w:t>
      </w:r>
      <w:r w:rsidR="000C6C18" w:rsidRPr="000B6226">
        <w:t xml:space="preserve">. </w:t>
      </w:r>
    </w:p>
    <w:p w14:paraId="464E97CB" w14:textId="77777777" w:rsidR="000B23D6" w:rsidRPr="000B6226" w:rsidRDefault="000B23D6" w:rsidP="000B6226">
      <w:pPr>
        <w:pBdr>
          <w:top w:val="nil"/>
          <w:left w:val="nil"/>
          <w:bottom w:val="nil"/>
          <w:right w:val="nil"/>
          <w:between w:val="nil"/>
        </w:pBdr>
      </w:pPr>
    </w:p>
    <w:p w14:paraId="1A06B77D" w14:textId="41CB030D" w:rsidR="000C6C18" w:rsidRPr="00A22717" w:rsidRDefault="000C6C18" w:rsidP="000B6226">
      <w:pPr>
        <w:pStyle w:val="ListParagraph"/>
        <w:numPr>
          <w:ilvl w:val="2"/>
          <w:numId w:val="18"/>
        </w:numPr>
        <w:pBdr>
          <w:top w:val="nil"/>
          <w:left w:val="nil"/>
          <w:bottom w:val="nil"/>
          <w:right w:val="nil"/>
          <w:between w:val="nil"/>
        </w:pBdr>
        <w:ind w:left="0" w:firstLine="0"/>
        <w:rPr>
          <w:highlight w:val="yellow"/>
        </w:rPr>
      </w:pPr>
      <w:r w:rsidRPr="00A22717">
        <w:rPr>
          <w:highlight w:val="yellow"/>
        </w:rPr>
        <w:t xml:space="preserve">Turn on the computer and then the </w:t>
      </w:r>
      <w:r w:rsidR="00B075DF" w:rsidRPr="00A22717">
        <w:rPr>
          <w:highlight w:val="yellow"/>
        </w:rPr>
        <w:t>instrument</w:t>
      </w:r>
      <w:r w:rsidRPr="00A22717">
        <w:rPr>
          <w:highlight w:val="yellow"/>
        </w:rPr>
        <w:t xml:space="preserve">. Open the software and turn on the camera. </w:t>
      </w:r>
    </w:p>
    <w:p w14:paraId="0001D401" w14:textId="77777777" w:rsidR="00D424DE" w:rsidRPr="00A22717" w:rsidRDefault="00D424DE" w:rsidP="000B6226">
      <w:pPr>
        <w:pBdr>
          <w:top w:val="nil"/>
          <w:left w:val="nil"/>
          <w:bottom w:val="nil"/>
          <w:right w:val="nil"/>
          <w:between w:val="nil"/>
        </w:pBdr>
        <w:rPr>
          <w:highlight w:val="yellow"/>
        </w:rPr>
      </w:pPr>
    </w:p>
    <w:p w14:paraId="2784415C" w14:textId="54A763E3" w:rsidR="00D424DE" w:rsidRPr="00A22717" w:rsidRDefault="002E5665" w:rsidP="000B6226">
      <w:pPr>
        <w:pStyle w:val="ListParagraph"/>
        <w:numPr>
          <w:ilvl w:val="2"/>
          <w:numId w:val="18"/>
        </w:numPr>
        <w:pBdr>
          <w:top w:val="nil"/>
          <w:left w:val="nil"/>
          <w:bottom w:val="nil"/>
          <w:right w:val="nil"/>
          <w:between w:val="nil"/>
        </w:pBdr>
        <w:ind w:left="0" w:firstLine="0"/>
        <w:rPr>
          <w:highlight w:val="yellow"/>
        </w:rPr>
      </w:pPr>
      <w:r w:rsidRPr="00A22717">
        <w:rPr>
          <w:highlight w:val="yellow"/>
        </w:rPr>
        <w:t>Once the software window is o</w:t>
      </w:r>
      <w:r w:rsidR="0092713C" w:rsidRPr="00A22717">
        <w:rPr>
          <w:highlight w:val="yellow"/>
        </w:rPr>
        <w:t>pe</w:t>
      </w:r>
      <w:r w:rsidRPr="00A22717">
        <w:rPr>
          <w:highlight w:val="yellow"/>
        </w:rPr>
        <w:t>n, click the capture</w:t>
      </w:r>
      <w:r w:rsidR="0092713C" w:rsidRPr="00A22717">
        <w:rPr>
          <w:highlight w:val="yellow"/>
        </w:rPr>
        <w:t xml:space="preserve"> icon</w:t>
      </w:r>
      <w:r w:rsidRPr="00A22717">
        <w:rPr>
          <w:highlight w:val="yellow"/>
        </w:rPr>
        <w:t xml:space="preserve"> </w:t>
      </w:r>
      <w:r w:rsidR="009C72A6" w:rsidRPr="00A22717">
        <w:rPr>
          <w:highlight w:val="yellow"/>
        </w:rPr>
        <w:t>in the top left corner on the window to start the capture mode.</w:t>
      </w:r>
      <w:r w:rsidR="0092713C" w:rsidRPr="00A22717">
        <w:rPr>
          <w:highlight w:val="yellow"/>
        </w:rPr>
        <w:t xml:space="preserve"> The c</w:t>
      </w:r>
      <w:r w:rsidR="009C72A6" w:rsidRPr="00A22717">
        <w:rPr>
          <w:highlight w:val="yellow"/>
        </w:rPr>
        <w:t xml:space="preserve">amera initialization takes </w:t>
      </w:r>
      <w:r w:rsidR="0089706F" w:rsidRPr="00A22717">
        <w:rPr>
          <w:highlight w:val="yellow"/>
        </w:rPr>
        <w:t xml:space="preserve">a </w:t>
      </w:r>
      <w:r w:rsidR="009C72A6" w:rsidRPr="00A22717">
        <w:rPr>
          <w:highlight w:val="yellow"/>
        </w:rPr>
        <w:t>few seconds.</w:t>
      </w:r>
    </w:p>
    <w:p w14:paraId="17CC394C" w14:textId="77777777" w:rsidR="00D424DE" w:rsidRPr="00A22717" w:rsidRDefault="00D424DE" w:rsidP="000B6226">
      <w:pPr>
        <w:pStyle w:val="ListParagraph"/>
        <w:ind w:left="0"/>
        <w:rPr>
          <w:highlight w:val="yellow"/>
        </w:rPr>
      </w:pPr>
    </w:p>
    <w:p w14:paraId="0DCCF573" w14:textId="5B953801" w:rsidR="000C6C18" w:rsidRDefault="000C6C18" w:rsidP="00A22717">
      <w:pPr>
        <w:pStyle w:val="ListParagraph"/>
        <w:numPr>
          <w:ilvl w:val="2"/>
          <w:numId w:val="18"/>
        </w:numPr>
        <w:pBdr>
          <w:top w:val="nil"/>
          <w:left w:val="nil"/>
          <w:bottom w:val="nil"/>
          <w:right w:val="nil"/>
          <w:between w:val="nil"/>
        </w:pBdr>
        <w:ind w:left="0" w:firstLine="0"/>
        <w:rPr>
          <w:highlight w:val="yellow"/>
        </w:rPr>
      </w:pPr>
      <w:r w:rsidRPr="00A22717">
        <w:rPr>
          <w:highlight w:val="yellow"/>
        </w:rPr>
        <w:t>Clean the</w:t>
      </w:r>
      <w:r w:rsidR="007D08D1" w:rsidRPr="00A22717">
        <w:rPr>
          <w:highlight w:val="yellow"/>
        </w:rPr>
        <w:t xml:space="preserve"> </w:t>
      </w:r>
      <w:r w:rsidRPr="00A22717">
        <w:rPr>
          <w:highlight w:val="yellow"/>
        </w:rPr>
        <w:t>platform by first pumping air into it using a 1 mL syringe until the platform appears clean. Gently add water to the apparatus 2-3 times using another 1 mL syringe to remove any air bubbles.</w:t>
      </w:r>
    </w:p>
    <w:p w14:paraId="069263F8" w14:textId="77777777" w:rsidR="00A22717" w:rsidRPr="00A22717" w:rsidRDefault="00A22717" w:rsidP="000B6226">
      <w:pPr>
        <w:pStyle w:val="ListParagraph"/>
        <w:pBdr>
          <w:top w:val="nil"/>
          <w:left w:val="nil"/>
          <w:bottom w:val="nil"/>
          <w:right w:val="nil"/>
          <w:between w:val="nil"/>
        </w:pBdr>
        <w:ind w:left="0"/>
        <w:rPr>
          <w:highlight w:val="yellow"/>
        </w:rPr>
      </w:pPr>
    </w:p>
    <w:p w14:paraId="59BEEDF4" w14:textId="38015657" w:rsidR="000C6C18" w:rsidRPr="00A22717" w:rsidRDefault="004C240C" w:rsidP="000B6226">
      <w:pPr>
        <w:pBdr>
          <w:top w:val="nil"/>
          <w:left w:val="nil"/>
          <w:bottom w:val="nil"/>
          <w:right w:val="nil"/>
          <w:between w:val="nil"/>
        </w:pBdr>
        <w:rPr>
          <w:highlight w:val="yellow"/>
        </w:rPr>
      </w:pPr>
      <w:r w:rsidRPr="00A22717">
        <w:rPr>
          <w:highlight w:val="yellow"/>
        </w:rPr>
        <w:t>NOTE</w:t>
      </w:r>
      <w:r w:rsidR="000C6C18" w:rsidRPr="00A22717">
        <w:rPr>
          <w:highlight w:val="yellow"/>
        </w:rPr>
        <w:t xml:space="preserve">: Look for any air bubbles in the platform as well as in the tubing. It is important to not have bubbles throughout the apparatus prior to and while running samples. If bubbles are present, clean the platform again with air and water. </w:t>
      </w:r>
    </w:p>
    <w:p w14:paraId="0CBB9A43" w14:textId="77777777" w:rsidR="000C6C18" w:rsidRPr="00A22717" w:rsidRDefault="000C6C18" w:rsidP="000B6226">
      <w:pPr>
        <w:pBdr>
          <w:top w:val="nil"/>
          <w:left w:val="nil"/>
          <w:bottom w:val="nil"/>
          <w:right w:val="nil"/>
          <w:between w:val="nil"/>
        </w:pBdr>
        <w:rPr>
          <w:highlight w:val="yellow"/>
        </w:rPr>
      </w:pPr>
    </w:p>
    <w:p w14:paraId="506D3EFD" w14:textId="414ADDAF" w:rsidR="009C72A6" w:rsidRPr="00A22717" w:rsidRDefault="000C6C18" w:rsidP="000B6226">
      <w:pPr>
        <w:pStyle w:val="ListParagraph"/>
        <w:numPr>
          <w:ilvl w:val="2"/>
          <w:numId w:val="18"/>
        </w:numPr>
        <w:pBdr>
          <w:top w:val="nil"/>
          <w:left w:val="nil"/>
          <w:bottom w:val="nil"/>
          <w:right w:val="nil"/>
          <w:between w:val="nil"/>
        </w:pBdr>
        <w:ind w:left="0" w:firstLine="0"/>
        <w:rPr>
          <w:highlight w:val="yellow"/>
        </w:rPr>
      </w:pPr>
      <w:r w:rsidRPr="00A22717">
        <w:rPr>
          <w:highlight w:val="yellow"/>
        </w:rPr>
        <w:t>Once the platform is clean, add water to check for any contamination on the surface by viewing the camera. Once the platform is clean, add gold nanoparticles (1 mL, 100 nm; 3.8</w:t>
      </w:r>
      <w:r w:rsidR="00A22717">
        <w:rPr>
          <w:highlight w:val="yellow"/>
        </w:rPr>
        <w:t xml:space="preserve"> x 10</w:t>
      </w:r>
      <w:r w:rsidRPr="000B6226">
        <w:rPr>
          <w:highlight w:val="yellow"/>
          <w:vertAlign w:val="superscript"/>
        </w:rPr>
        <w:t>8</w:t>
      </w:r>
      <w:r w:rsidRPr="00A22717">
        <w:rPr>
          <w:highlight w:val="yellow"/>
        </w:rPr>
        <w:t xml:space="preserve"> particles/mL) as a control to the sample loading pump injector to set up the instrument.</w:t>
      </w:r>
    </w:p>
    <w:p w14:paraId="32D01DA4" w14:textId="77777777" w:rsidR="00C055D4" w:rsidRPr="00A22717" w:rsidRDefault="00C055D4" w:rsidP="000B6226">
      <w:pPr>
        <w:pBdr>
          <w:top w:val="nil"/>
          <w:left w:val="nil"/>
          <w:bottom w:val="nil"/>
          <w:right w:val="nil"/>
          <w:between w:val="nil"/>
        </w:pBdr>
        <w:rPr>
          <w:highlight w:val="yellow"/>
        </w:rPr>
      </w:pPr>
    </w:p>
    <w:p w14:paraId="0A16597D" w14:textId="51DE1CF1" w:rsidR="009C72A6" w:rsidRPr="00A22717" w:rsidRDefault="009C72A6" w:rsidP="000B6226">
      <w:pPr>
        <w:pStyle w:val="ListParagraph"/>
        <w:numPr>
          <w:ilvl w:val="2"/>
          <w:numId w:val="18"/>
        </w:numPr>
        <w:pBdr>
          <w:top w:val="nil"/>
          <w:left w:val="nil"/>
          <w:bottom w:val="nil"/>
          <w:right w:val="nil"/>
          <w:between w:val="nil"/>
        </w:pBdr>
        <w:ind w:left="0" w:firstLine="0"/>
        <w:rPr>
          <w:highlight w:val="yellow"/>
        </w:rPr>
      </w:pPr>
      <w:r w:rsidRPr="00A22717">
        <w:rPr>
          <w:highlight w:val="yellow"/>
        </w:rPr>
        <w:t xml:space="preserve">Adjust the camera level on the screen or on the knob to the right side of the instrument </w:t>
      </w:r>
      <w:r w:rsidR="0089706F" w:rsidRPr="00A22717">
        <w:rPr>
          <w:highlight w:val="yellow"/>
        </w:rPr>
        <w:t>until the</w:t>
      </w:r>
      <w:r w:rsidRPr="00A22717">
        <w:rPr>
          <w:highlight w:val="yellow"/>
        </w:rPr>
        <w:t xml:space="preserve"> image start</w:t>
      </w:r>
      <w:r w:rsidR="0089706F" w:rsidRPr="00A22717">
        <w:rPr>
          <w:highlight w:val="yellow"/>
        </w:rPr>
        <w:t xml:space="preserve">s to display </w:t>
      </w:r>
      <w:r w:rsidRPr="00A22717">
        <w:rPr>
          <w:highlight w:val="yellow"/>
        </w:rPr>
        <w:t>colored pixels and then reduce the camera level.</w:t>
      </w:r>
    </w:p>
    <w:p w14:paraId="308E5CC1" w14:textId="77777777" w:rsidR="00C055D4" w:rsidRPr="00A22717" w:rsidRDefault="00C055D4" w:rsidP="000B6226">
      <w:pPr>
        <w:pBdr>
          <w:top w:val="nil"/>
          <w:left w:val="nil"/>
          <w:bottom w:val="nil"/>
          <w:right w:val="nil"/>
          <w:between w:val="nil"/>
        </w:pBdr>
        <w:rPr>
          <w:highlight w:val="yellow"/>
        </w:rPr>
      </w:pPr>
    </w:p>
    <w:p w14:paraId="1673C144" w14:textId="0689C751" w:rsidR="009C72A6" w:rsidRPr="00A22717" w:rsidRDefault="009C72A6" w:rsidP="000B6226">
      <w:pPr>
        <w:pStyle w:val="ListParagraph"/>
        <w:numPr>
          <w:ilvl w:val="2"/>
          <w:numId w:val="18"/>
        </w:numPr>
        <w:pBdr>
          <w:top w:val="nil"/>
          <w:left w:val="nil"/>
          <w:bottom w:val="nil"/>
          <w:right w:val="nil"/>
          <w:between w:val="nil"/>
        </w:pBdr>
        <w:ind w:left="0" w:firstLine="0"/>
        <w:rPr>
          <w:highlight w:val="yellow"/>
        </w:rPr>
      </w:pPr>
      <w:r w:rsidRPr="00A22717">
        <w:rPr>
          <w:highlight w:val="yellow"/>
        </w:rPr>
        <w:t xml:space="preserve">Then adjust the screen to optimize the image. </w:t>
      </w:r>
      <w:proofErr w:type="gramStart"/>
      <w:r w:rsidRPr="00A22717">
        <w:rPr>
          <w:b/>
          <w:bCs/>
          <w:highlight w:val="yellow"/>
        </w:rPr>
        <w:t>Left-click</w:t>
      </w:r>
      <w:proofErr w:type="gramEnd"/>
      <w:r w:rsidRPr="00A22717">
        <w:rPr>
          <w:highlight w:val="yellow"/>
        </w:rPr>
        <w:t xml:space="preserve"> the mouse button on the video image. </w:t>
      </w:r>
      <w:r w:rsidRPr="00A22717">
        <w:rPr>
          <w:b/>
          <w:bCs/>
          <w:highlight w:val="yellow"/>
        </w:rPr>
        <w:t>Hold</w:t>
      </w:r>
      <w:r w:rsidRPr="00A22717">
        <w:rPr>
          <w:highlight w:val="yellow"/>
        </w:rPr>
        <w:t xml:space="preserve"> the </w:t>
      </w:r>
      <w:r w:rsidRPr="00A22717">
        <w:rPr>
          <w:b/>
          <w:bCs/>
          <w:highlight w:val="yellow"/>
        </w:rPr>
        <w:t>left mouse button</w:t>
      </w:r>
      <w:r w:rsidRPr="00A22717">
        <w:rPr>
          <w:highlight w:val="yellow"/>
        </w:rPr>
        <w:t xml:space="preserve"> and </w:t>
      </w:r>
      <w:r w:rsidRPr="00A22717">
        <w:rPr>
          <w:b/>
          <w:bCs/>
          <w:highlight w:val="yellow"/>
        </w:rPr>
        <w:t>drag</w:t>
      </w:r>
      <w:r w:rsidRPr="00A22717">
        <w:rPr>
          <w:highlight w:val="yellow"/>
        </w:rPr>
        <w:t xml:space="preserve"> image up and down to get </w:t>
      </w:r>
      <w:r w:rsidR="009D0722" w:rsidRPr="00A22717">
        <w:rPr>
          <w:highlight w:val="yellow"/>
        </w:rPr>
        <w:t>the entire</w:t>
      </w:r>
      <w:r w:rsidRPr="00A22717">
        <w:rPr>
          <w:highlight w:val="yellow"/>
        </w:rPr>
        <w:t xml:space="preserve"> view.</w:t>
      </w:r>
    </w:p>
    <w:p w14:paraId="072524E4" w14:textId="77777777" w:rsidR="00A22717" w:rsidRDefault="00A22717" w:rsidP="00A22717">
      <w:pPr>
        <w:pBdr>
          <w:top w:val="nil"/>
          <w:left w:val="nil"/>
          <w:bottom w:val="nil"/>
          <w:right w:val="nil"/>
          <w:between w:val="nil"/>
        </w:pBdr>
        <w:rPr>
          <w:highlight w:val="yellow"/>
        </w:rPr>
      </w:pPr>
    </w:p>
    <w:p w14:paraId="218F22A5" w14:textId="7C2DE132" w:rsidR="000C6C18" w:rsidRPr="00A22717" w:rsidRDefault="004C240C" w:rsidP="000B6226">
      <w:pPr>
        <w:pBdr>
          <w:top w:val="nil"/>
          <w:left w:val="nil"/>
          <w:bottom w:val="nil"/>
          <w:right w:val="nil"/>
          <w:between w:val="nil"/>
        </w:pBdr>
        <w:rPr>
          <w:highlight w:val="yellow"/>
        </w:rPr>
      </w:pPr>
      <w:r w:rsidRPr="00A22717">
        <w:rPr>
          <w:highlight w:val="yellow"/>
        </w:rPr>
        <w:t>NOTE</w:t>
      </w:r>
      <w:r w:rsidR="000C6C18" w:rsidRPr="00A22717">
        <w:rPr>
          <w:highlight w:val="yellow"/>
        </w:rPr>
        <w:t xml:space="preserve">: The normal camera lens and filter is used to assess gold nanoparticles and unstained samples. </w:t>
      </w:r>
    </w:p>
    <w:p w14:paraId="0B30E34B" w14:textId="77777777" w:rsidR="000C6C18" w:rsidRPr="00A22717" w:rsidRDefault="000C6C18" w:rsidP="000B6226">
      <w:pPr>
        <w:pBdr>
          <w:top w:val="nil"/>
          <w:left w:val="nil"/>
          <w:bottom w:val="nil"/>
          <w:right w:val="nil"/>
          <w:between w:val="nil"/>
        </w:pBdr>
        <w:rPr>
          <w:highlight w:val="yellow"/>
        </w:rPr>
      </w:pPr>
    </w:p>
    <w:p w14:paraId="79F872C0" w14:textId="6B7EF0C6" w:rsidR="00A22717" w:rsidRDefault="000C6C18" w:rsidP="00A22717">
      <w:pPr>
        <w:pStyle w:val="ListParagraph"/>
        <w:numPr>
          <w:ilvl w:val="2"/>
          <w:numId w:val="18"/>
        </w:numPr>
        <w:pBdr>
          <w:top w:val="nil"/>
          <w:left w:val="nil"/>
          <w:bottom w:val="nil"/>
          <w:right w:val="nil"/>
          <w:between w:val="nil"/>
        </w:pBdr>
        <w:ind w:left="0" w:firstLine="0"/>
        <w:rPr>
          <w:highlight w:val="yellow"/>
        </w:rPr>
      </w:pPr>
      <w:r w:rsidRPr="00A22717">
        <w:rPr>
          <w:highlight w:val="yellow"/>
        </w:rPr>
        <w:t xml:space="preserve">Set up the infusion speed and focus the camera so that the gold nanoparticles </w:t>
      </w:r>
      <w:r w:rsidR="00117C9D" w:rsidRPr="00A22717">
        <w:rPr>
          <w:highlight w:val="yellow"/>
        </w:rPr>
        <w:t xml:space="preserve">are visible </w:t>
      </w:r>
      <w:r w:rsidRPr="00A22717">
        <w:rPr>
          <w:highlight w:val="yellow"/>
        </w:rPr>
        <w:t>on the camera screen. Set the infusion speed to high (i.e.</w:t>
      </w:r>
      <w:r w:rsidR="00A22717">
        <w:rPr>
          <w:highlight w:val="yellow"/>
        </w:rPr>
        <w:t>,</w:t>
      </w:r>
      <w:r w:rsidRPr="00A22717">
        <w:rPr>
          <w:highlight w:val="yellow"/>
        </w:rPr>
        <w:t xml:space="preserve"> 500 </w:t>
      </w:r>
      <w:r w:rsidR="00E1659E" w:rsidRPr="00A22717">
        <w:rPr>
          <w:highlight w:val="yellow"/>
        </w:rPr>
        <w:t>µ</w:t>
      </w:r>
      <w:r w:rsidR="00E1659E">
        <w:rPr>
          <w:highlight w:val="yellow"/>
        </w:rPr>
        <w:t>L</w:t>
      </w:r>
      <w:r w:rsidRPr="00A22717">
        <w:rPr>
          <w:highlight w:val="yellow"/>
        </w:rPr>
        <w:t>/min) for initial set up to ensure the gold nanoparticles are detected. Once detected, reduce the speed to 50 µ</w:t>
      </w:r>
      <w:r w:rsidR="00E1659E">
        <w:rPr>
          <w:highlight w:val="yellow"/>
        </w:rPr>
        <w:t>L</w:t>
      </w:r>
      <w:r w:rsidRPr="00A22717">
        <w:rPr>
          <w:highlight w:val="yellow"/>
        </w:rPr>
        <w:t xml:space="preserve">/min to visualize gold nanoparticles. </w:t>
      </w:r>
    </w:p>
    <w:p w14:paraId="7FE7D2B0" w14:textId="77777777" w:rsidR="00A22717" w:rsidRDefault="00A22717" w:rsidP="000B6226">
      <w:pPr>
        <w:pStyle w:val="ListParagraph"/>
        <w:pBdr>
          <w:top w:val="nil"/>
          <w:left w:val="nil"/>
          <w:bottom w:val="nil"/>
          <w:right w:val="nil"/>
          <w:between w:val="nil"/>
        </w:pBdr>
        <w:ind w:left="0"/>
        <w:rPr>
          <w:highlight w:val="yellow"/>
        </w:rPr>
      </w:pPr>
    </w:p>
    <w:p w14:paraId="6D8C756E" w14:textId="2E0E69AA" w:rsidR="000C6C18" w:rsidRDefault="000C6C18" w:rsidP="00A22717">
      <w:pPr>
        <w:pStyle w:val="ListParagraph"/>
        <w:numPr>
          <w:ilvl w:val="2"/>
          <w:numId w:val="18"/>
        </w:numPr>
        <w:pBdr>
          <w:top w:val="nil"/>
          <w:left w:val="nil"/>
          <w:bottom w:val="nil"/>
          <w:right w:val="nil"/>
          <w:between w:val="nil"/>
        </w:pBdr>
        <w:ind w:left="0" w:firstLine="0"/>
        <w:rPr>
          <w:highlight w:val="yellow"/>
        </w:rPr>
      </w:pPr>
      <w:r w:rsidRPr="00A22717">
        <w:rPr>
          <w:highlight w:val="yellow"/>
        </w:rPr>
        <w:t xml:space="preserve">Adjust the camera level to visualize the particles. For unstained samples, </w:t>
      </w:r>
      <w:r w:rsidR="006917A8" w:rsidRPr="00A22717">
        <w:rPr>
          <w:highlight w:val="yellow"/>
        </w:rPr>
        <w:t xml:space="preserve">adjust the screen gain at level 5 to achieve </w:t>
      </w:r>
      <w:r w:rsidRPr="00A22717">
        <w:rPr>
          <w:highlight w:val="yellow"/>
        </w:rPr>
        <w:t>the camera focus</w:t>
      </w:r>
      <w:r w:rsidR="006917A8" w:rsidRPr="00A22717">
        <w:rPr>
          <w:highlight w:val="yellow"/>
        </w:rPr>
        <w:t>,</w:t>
      </w:r>
      <w:r w:rsidRPr="00A22717">
        <w:rPr>
          <w:highlight w:val="yellow"/>
        </w:rPr>
        <w:t xml:space="preserve"> and </w:t>
      </w:r>
      <w:r w:rsidR="006917A8" w:rsidRPr="00A22717">
        <w:rPr>
          <w:highlight w:val="yellow"/>
        </w:rPr>
        <w:t xml:space="preserve">set the </w:t>
      </w:r>
      <w:r w:rsidRPr="00A22717">
        <w:rPr>
          <w:highlight w:val="yellow"/>
        </w:rPr>
        <w:t xml:space="preserve">camera level at 8. </w:t>
      </w:r>
      <w:r w:rsidR="006917A8" w:rsidRPr="00A22717">
        <w:rPr>
          <w:highlight w:val="yellow"/>
        </w:rPr>
        <w:t>Once the focus is set, record the sample (i.e.</w:t>
      </w:r>
      <w:r w:rsidR="00A22717">
        <w:rPr>
          <w:highlight w:val="yellow"/>
        </w:rPr>
        <w:t>,</w:t>
      </w:r>
      <w:r w:rsidR="006917A8" w:rsidRPr="00A22717">
        <w:rPr>
          <w:highlight w:val="yellow"/>
        </w:rPr>
        <w:t xml:space="preserve"> 1 measurement for 60 seconds only).</w:t>
      </w:r>
    </w:p>
    <w:p w14:paraId="1D338014" w14:textId="77777777" w:rsidR="00A22717" w:rsidRPr="00A22717" w:rsidRDefault="00A22717" w:rsidP="000B6226">
      <w:pPr>
        <w:pStyle w:val="ListParagraph"/>
        <w:pBdr>
          <w:top w:val="nil"/>
          <w:left w:val="nil"/>
          <w:bottom w:val="nil"/>
          <w:right w:val="nil"/>
          <w:between w:val="nil"/>
        </w:pBdr>
        <w:ind w:left="0"/>
        <w:rPr>
          <w:highlight w:val="yellow"/>
        </w:rPr>
      </w:pPr>
    </w:p>
    <w:p w14:paraId="4081FE36" w14:textId="3F675028" w:rsidR="000C6C18" w:rsidRPr="00A22717" w:rsidRDefault="004C240C" w:rsidP="000B6226">
      <w:pPr>
        <w:pBdr>
          <w:top w:val="nil"/>
          <w:left w:val="nil"/>
          <w:bottom w:val="nil"/>
          <w:right w:val="nil"/>
          <w:between w:val="nil"/>
        </w:pBdr>
        <w:rPr>
          <w:highlight w:val="yellow"/>
        </w:rPr>
      </w:pPr>
      <w:r w:rsidRPr="00A22717">
        <w:rPr>
          <w:highlight w:val="yellow"/>
        </w:rPr>
        <w:t>N</w:t>
      </w:r>
      <w:r>
        <w:rPr>
          <w:highlight w:val="yellow"/>
        </w:rPr>
        <w:t>OTE</w:t>
      </w:r>
      <w:r w:rsidR="006917A8" w:rsidRPr="00A22717">
        <w:rPr>
          <w:highlight w:val="yellow"/>
        </w:rPr>
        <w:t>: The focus</w:t>
      </w:r>
      <w:r w:rsidR="00117C9D" w:rsidRPr="00A22717">
        <w:rPr>
          <w:highlight w:val="yellow"/>
        </w:rPr>
        <w:t xml:space="preserve"> and continuous flow speed are</w:t>
      </w:r>
      <w:r w:rsidR="006917A8" w:rsidRPr="00A22717">
        <w:rPr>
          <w:highlight w:val="yellow"/>
        </w:rPr>
        <w:t xml:space="preserve"> important </w:t>
      </w:r>
      <w:r w:rsidR="00117C9D" w:rsidRPr="00A22717">
        <w:rPr>
          <w:highlight w:val="yellow"/>
        </w:rPr>
        <w:t xml:space="preserve">for obtaining </w:t>
      </w:r>
      <w:r w:rsidR="006917A8" w:rsidRPr="00A22717">
        <w:rPr>
          <w:highlight w:val="yellow"/>
        </w:rPr>
        <w:t xml:space="preserve">clear and sharp images of the particles for counting. </w:t>
      </w:r>
    </w:p>
    <w:p w14:paraId="5315F125" w14:textId="77777777" w:rsidR="00C41F1F" w:rsidRPr="00A22717" w:rsidRDefault="00C41F1F" w:rsidP="000B6226">
      <w:pPr>
        <w:pBdr>
          <w:top w:val="nil"/>
          <w:left w:val="nil"/>
          <w:bottom w:val="nil"/>
          <w:right w:val="nil"/>
          <w:between w:val="nil"/>
        </w:pBdr>
        <w:rPr>
          <w:highlight w:val="yellow"/>
        </w:rPr>
      </w:pPr>
    </w:p>
    <w:p w14:paraId="13ED38BE" w14:textId="319EA2F3" w:rsidR="009D0722" w:rsidRDefault="000C6C18" w:rsidP="00A22717">
      <w:pPr>
        <w:pStyle w:val="ListParagraph"/>
        <w:numPr>
          <w:ilvl w:val="2"/>
          <w:numId w:val="18"/>
        </w:numPr>
        <w:pBdr>
          <w:top w:val="nil"/>
          <w:left w:val="nil"/>
          <w:bottom w:val="nil"/>
          <w:right w:val="nil"/>
          <w:between w:val="nil"/>
        </w:pBdr>
        <w:ind w:left="0" w:firstLine="0"/>
        <w:rPr>
          <w:highlight w:val="yellow"/>
        </w:rPr>
      </w:pPr>
      <w:r w:rsidRPr="00A22717">
        <w:rPr>
          <w:highlight w:val="yellow"/>
        </w:rPr>
        <w:t xml:space="preserve">After optimization, clean the apparatus again with water before assessing samples. View the camera to ensure </w:t>
      </w:r>
      <w:r w:rsidR="006917A8" w:rsidRPr="00A22717">
        <w:rPr>
          <w:highlight w:val="yellow"/>
        </w:rPr>
        <w:t xml:space="preserve">that </w:t>
      </w:r>
      <w:r w:rsidRPr="00A22717">
        <w:rPr>
          <w:highlight w:val="yellow"/>
        </w:rPr>
        <w:t xml:space="preserve">the tubing is </w:t>
      </w:r>
      <w:proofErr w:type="gramStart"/>
      <w:r w:rsidRPr="00A22717">
        <w:rPr>
          <w:highlight w:val="yellow"/>
        </w:rPr>
        <w:t>clean</w:t>
      </w:r>
      <w:proofErr w:type="gramEnd"/>
      <w:r w:rsidRPr="00A22717">
        <w:rPr>
          <w:highlight w:val="yellow"/>
        </w:rPr>
        <w:t xml:space="preserve"> and particles are not present. </w:t>
      </w:r>
    </w:p>
    <w:p w14:paraId="2DDE1F77" w14:textId="77777777" w:rsidR="00A22717" w:rsidRPr="00A22717" w:rsidRDefault="00A22717" w:rsidP="000B6226">
      <w:pPr>
        <w:pStyle w:val="ListParagraph"/>
        <w:pBdr>
          <w:top w:val="nil"/>
          <w:left w:val="nil"/>
          <w:bottom w:val="nil"/>
          <w:right w:val="nil"/>
          <w:between w:val="nil"/>
        </w:pBdr>
        <w:ind w:left="0"/>
        <w:rPr>
          <w:highlight w:val="yellow"/>
        </w:rPr>
      </w:pPr>
    </w:p>
    <w:p w14:paraId="56024431" w14:textId="797AE97E" w:rsidR="000C6C18" w:rsidRPr="00A22717" w:rsidRDefault="004C240C" w:rsidP="000B6226">
      <w:pPr>
        <w:pBdr>
          <w:top w:val="nil"/>
          <w:left w:val="nil"/>
          <w:bottom w:val="nil"/>
          <w:right w:val="nil"/>
          <w:between w:val="nil"/>
        </w:pBdr>
        <w:rPr>
          <w:highlight w:val="yellow"/>
        </w:rPr>
      </w:pPr>
      <w:r w:rsidRPr="00A22717">
        <w:rPr>
          <w:highlight w:val="yellow"/>
        </w:rPr>
        <w:t>NOTE</w:t>
      </w:r>
      <w:r w:rsidR="00117C9D" w:rsidRPr="00A22717">
        <w:rPr>
          <w:highlight w:val="yellow"/>
        </w:rPr>
        <w:t xml:space="preserve">: Wash the chamber between each sample until no particles are detected by the camera. </w:t>
      </w:r>
    </w:p>
    <w:p w14:paraId="2FFEFF31" w14:textId="07990309" w:rsidR="000C6C18" w:rsidRPr="00A22717" w:rsidRDefault="000C6C18" w:rsidP="000B6226">
      <w:pPr>
        <w:pBdr>
          <w:top w:val="nil"/>
          <w:left w:val="nil"/>
          <w:bottom w:val="nil"/>
          <w:right w:val="nil"/>
          <w:between w:val="nil"/>
        </w:pBdr>
        <w:rPr>
          <w:highlight w:val="yellow"/>
        </w:rPr>
      </w:pPr>
    </w:p>
    <w:p w14:paraId="6490CA26" w14:textId="702753B8" w:rsidR="000C6C18" w:rsidRPr="00A22717" w:rsidRDefault="000C6C18" w:rsidP="000B6226">
      <w:pPr>
        <w:pStyle w:val="ListParagraph"/>
        <w:numPr>
          <w:ilvl w:val="2"/>
          <w:numId w:val="18"/>
        </w:numPr>
        <w:pBdr>
          <w:top w:val="nil"/>
          <w:left w:val="nil"/>
          <w:bottom w:val="nil"/>
          <w:right w:val="nil"/>
          <w:between w:val="nil"/>
        </w:pBdr>
        <w:ind w:left="0" w:firstLine="0"/>
        <w:rPr>
          <w:highlight w:val="yellow"/>
        </w:rPr>
      </w:pPr>
      <w:r w:rsidRPr="00A22717">
        <w:rPr>
          <w:highlight w:val="yellow"/>
        </w:rPr>
        <w:t xml:space="preserve">To analyze stained samples, adjust the camera to the filter position containing the suitable fluorescent filter. Load diluted and stained samples onto the sample loading pump injector and reduce the speed to 20 </w:t>
      </w:r>
      <w:r w:rsidR="00A22717" w:rsidRPr="00A22717">
        <w:rPr>
          <w:highlight w:val="yellow"/>
        </w:rPr>
        <w:t>µ</w:t>
      </w:r>
      <w:r w:rsidR="00A22717">
        <w:rPr>
          <w:highlight w:val="yellow"/>
        </w:rPr>
        <w:t>L</w:t>
      </w:r>
      <w:r w:rsidRPr="00A22717">
        <w:rPr>
          <w:highlight w:val="yellow"/>
        </w:rPr>
        <w:t xml:space="preserve">/min for analysis of the sample. </w:t>
      </w:r>
    </w:p>
    <w:p w14:paraId="21A7FB5C" w14:textId="77777777" w:rsidR="000C6C18" w:rsidRPr="00A22717" w:rsidRDefault="000C6C18" w:rsidP="000B6226">
      <w:pPr>
        <w:pBdr>
          <w:top w:val="nil"/>
          <w:left w:val="nil"/>
          <w:bottom w:val="nil"/>
          <w:right w:val="nil"/>
          <w:between w:val="nil"/>
        </w:pBdr>
        <w:rPr>
          <w:highlight w:val="yellow"/>
        </w:rPr>
      </w:pPr>
    </w:p>
    <w:p w14:paraId="4462ACF2" w14:textId="5538E6C8" w:rsidR="000C6C18" w:rsidRPr="00A22717" w:rsidRDefault="000C6C18" w:rsidP="000B6226">
      <w:pPr>
        <w:pStyle w:val="ListParagraph"/>
        <w:numPr>
          <w:ilvl w:val="2"/>
          <w:numId w:val="18"/>
        </w:numPr>
        <w:pBdr>
          <w:top w:val="nil"/>
          <w:left w:val="nil"/>
          <w:bottom w:val="nil"/>
          <w:right w:val="nil"/>
          <w:between w:val="nil"/>
        </w:pBdr>
        <w:ind w:left="0" w:firstLine="0"/>
        <w:rPr>
          <w:highlight w:val="yellow"/>
        </w:rPr>
      </w:pPr>
      <w:r w:rsidRPr="00A22717">
        <w:rPr>
          <w:highlight w:val="yellow"/>
        </w:rPr>
        <w:t>Next adjust the screen gain and camera level as these are important parameters. For stained</w:t>
      </w:r>
      <w:r w:rsidR="0024382C" w:rsidRPr="00A22717">
        <w:rPr>
          <w:highlight w:val="yellow"/>
        </w:rPr>
        <w:t xml:space="preserve"> (fluorescent)</w:t>
      </w:r>
      <w:r w:rsidRPr="00A22717">
        <w:rPr>
          <w:highlight w:val="yellow"/>
        </w:rPr>
        <w:t xml:space="preserve"> samples,</w:t>
      </w:r>
      <w:r w:rsidR="0024382C" w:rsidRPr="00A22717">
        <w:rPr>
          <w:highlight w:val="yellow"/>
        </w:rPr>
        <w:t xml:space="preserve"> set</w:t>
      </w:r>
      <w:r w:rsidRPr="00A22717">
        <w:rPr>
          <w:highlight w:val="yellow"/>
        </w:rPr>
        <w:t xml:space="preserve"> the screen gain to 5 and the camera level at level 13.</w:t>
      </w:r>
    </w:p>
    <w:p w14:paraId="7F09C52D" w14:textId="77777777" w:rsidR="00A22717" w:rsidRDefault="00A22717" w:rsidP="00A22717">
      <w:pPr>
        <w:pBdr>
          <w:top w:val="nil"/>
          <w:left w:val="nil"/>
          <w:bottom w:val="nil"/>
          <w:right w:val="nil"/>
          <w:between w:val="nil"/>
        </w:pBdr>
        <w:rPr>
          <w:highlight w:val="yellow"/>
        </w:rPr>
      </w:pPr>
    </w:p>
    <w:p w14:paraId="1891A66B" w14:textId="069436DF" w:rsidR="000C6C18" w:rsidRPr="00A22717" w:rsidRDefault="004C240C" w:rsidP="000B6226">
      <w:pPr>
        <w:pBdr>
          <w:top w:val="nil"/>
          <w:left w:val="nil"/>
          <w:bottom w:val="nil"/>
          <w:right w:val="nil"/>
          <w:between w:val="nil"/>
        </w:pBdr>
        <w:rPr>
          <w:highlight w:val="yellow"/>
        </w:rPr>
      </w:pPr>
      <w:r w:rsidRPr="00A22717">
        <w:rPr>
          <w:highlight w:val="yellow"/>
        </w:rPr>
        <w:t>NOTE</w:t>
      </w:r>
      <w:r w:rsidR="000C6C18" w:rsidRPr="00A22717">
        <w:rPr>
          <w:highlight w:val="yellow"/>
        </w:rPr>
        <w:t>: These parameters will vary based on the sample type</w:t>
      </w:r>
      <w:r w:rsidR="0024382C" w:rsidRPr="00A22717">
        <w:rPr>
          <w:highlight w:val="yellow"/>
        </w:rPr>
        <w:t xml:space="preserve"> and every sample</w:t>
      </w:r>
      <w:r w:rsidR="00B46D03" w:rsidRPr="00A22717">
        <w:rPr>
          <w:highlight w:val="yellow"/>
        </w:rPr>
        <w:t xml:space="preserve"> will</w:t>
      </w:r>
      <w:r w:rsidR="0024382C" w:rsidRPr="00A22717">
        <w:rPr>
          <w:highlight w:val="yellow"/>
        </w:rPr>
        <w:t xml:space="preserve"> need to be optimized to </w:t>
      </w:r>
      <w:r w:rsidR="00B46D03" w:rsidRPr="00A22717">
        <w:rPr>
          <w:highlight w:val="yellow"/>
        </w:rPr>
        <w:t>gain</w:t>
      </w:r>
      <w:r w:rsidR="0024382C" w:rsidRPr="00A22717">
        <w:rPr>
          <w:highlight w:val="yellow"/>
        </w:rPr>
        <w:t xml:space="preserve"> focus</w:t>
      </w:r>
      <w:r w:rsidR="000C6C18" w:rsidRPr="00A22717">
        <w:rPr>
          <w:highlight w:val="yellow"/>
        </w:rPr>
        <w:t xml:space="preserve">. </w:t>
      </w:r>
    </w:p>
    <w:p w14:paraId="099FA1FF" w14:textId="77777777" w:rsidR="009D0722" w:rsidRPr="00A22717" w:rsidRDefault="009D0722" w:rsidP="000B6226">
      <w:pPr>
        <w:pBdr>
          <w:top w:val="nil"/>
          <w:left w:val="nil"/>
          <w:bottom w:val="nil"/>
          <w:right w:val="nil"/>
          <w:between w:val="nil"/>
        </w:pBdr>
        <w:rPr>
          <w:highlight w:val="yellow"/>
        </w:rPr>
      </w:pPr>
    </w:p>
    <w:p w14:paraId="26AA1CEE" w14:textId="19391FA2" w:rsidR="000C6C18" w:rsidRPr="00A22717" w:rsidRDefault="000C6C18" w:rsidP="000B6226">
      <w:pPr>
        <w:pStyle w:val="ListParagraph"/>
        <w:numPr>
          <w:ilvl w:val="2"/>
          <w:numId w:val="18"/>
        </w:numPr>
        <w:pBdr>
          <w:top w:val="nil"/>
          <w:left w:val="nil"/>
          <w:bottom w:val="nil"/>
          <w:right w:val="nil"/>
          <w:between w:val="nil"/>
        </w:pBdr>
        <w:ind w:left="0" w:firstLine="0"/>
        <w:rPr>
          <w:highlight w:val="yellow"/>
        </w:rPr>
      </w:pPr>
      <w:r w:rsidRPr="00A22717">
        <w:rPr>
          <w:highlight w:val="yellow"/>
        </w:rPr>
        <w:t>Use</w:t>
      </w:r>
      <w:r w:rsidR="00B46D03" w:rsidRPr="00A22717">
        <w:rPr>
          <w:highlight w:val="yellow"/>
        </w:rPr>
        <w:t xml:space="preserve"> </w:t>
      </w:r>
      <w:r w:rsidRPr="00A22717">
        <w:rPr>
          <w:highlight w:val="yellow"/>
        </w:rPr>
        <w:t xml:space="preserve">standard measurement to measure the samples for 5 captures per sample where one capture-duration is for 60 seconds. </w:t>
      </w:r>
    </w:p>
    <w:p w14:paraId="6724A9EE" w14:textId="77777777" w:rsidR="000C6C18" w:rsidRPr="00A22717" w:rsidRDefault="000C6C18" w:rsidP="000B6226">
      <w:pPr>
        <w:pBdr>
          <w:top w:val="nil"/>
          <w:left w:val="nil"/>
          <w:bottom w:val="nil"/>
          <w:right w:val="nil"/>
          <w:between w:val="nil"/>
        </w:pBdr>
        <w:rPr>
          <w:highlight w:val="yellow"/>
        </w:rPr>
      </w:pPr>
    </w:p>
    <w:p w14:paraId="0497F6A4" w14:textId="1D4D1101" w:rsidR="000C6C18" w:rsidRPr="00A22717" w:rsidRDefault="000C6C18" w:rsidP="000B6226">
      <w:pPr>
        <w:pStyle w:val="ListParagraph"/>
        <w:numPr>
          <w:ilvl w:val="2"/>
          <w:numId w:val="18"/>
        </w:numPr>
        <w:pBdr>
          <w:top w:val="nil"/>
          <w:left w:val="nil"/>
          <w:bottom w:val="nil"/>
          <w:right w:val="nil"/>
          <w:between w:val="nil"/>
        </w:pBdr>
        <w:ind w:left="0" w:firstLine="0"/>
        <w:rPr>
          <w:highlight w:val="yellow"/>
        </w:rPr>
      </w:pPr>
      <w:r w:rsidRPr="00A22717">
        <w:rPr>
          <w:highlight w:val="yellow"/>
        </w:rPr>
        <w:t>Save and store data after each measurement.</w:t>
      </w:r>
      <w:r w:rsidR="0024382C" w:rsidRPr="00A22717">
        <w:rPr>
          <w:highlight w:val="yellow"/>
        </w:rPr>
        <w:t xml:space="preserve"> </w:t>
      </w:r>
      <w:r w:rsidR="00441612" w:rsidRPr="00A22717">
        <w:rPr>
          <w:highlight w:val="yellow"/>
        </w:rPr>
        <w:t xml:space="preserve">The software will save image and video files for each measurement. </w:t>
      </w:r>
      <w:r w:rsidRPr="00A22717">
        <w:rPr>
          <w:highlight w:val="yellow"/>
        </w:rPr>
        <w:t xml:space="preserve">The software provides output data </w:t>
      </w:r>
      <w:r w:rsidR="00441612" w:rsidRPr="00A22717">
        <w:rPr>
          <w:highlight w:val="yellow"/>
        </w:rPr>
        <w:t>(e.g.</w:t>
      </w:r>
      <w:r w:rsidR="00A22717">
        <w:rPr>
          <w:highlight w:val="yellow"/>
        </w:rPr>
        <w:t>,</w:t>
      </w:r>
      <w:r w:rsidR="00441612" w:rsidRPr="00A22717">
        <w:rPr>
          <w:highlight w:val="yellow"/>
        </w:rPr>
        <w:t xml:space="preserve"> crystal size: </w:t>
      </w:r>
      <w:r w:rsidRPr="00A22717">
        <w:rPr>
          <w:highlight w:val="yellow"/>
        </w:rPr>
        <w:t xml:space="preserve">10 </w:t>
      </w:r>
      <w:proofErr w:type="spellStart"/>
      <w:r w:rsidRPr="00A22717">
        <w:rPr>
          <w:highlight w:val="yellow"/>
        </w:rPr>
        <w:t>nM</w:t>
      </w:r>
      <w:proofErr w:type="spellEnd"/>
      <w:r w:rsidRPr="00A22717">
        <w:rPr>
          <w:highlight w:val="yellow"/>
        </w:rPr>
        <w:t xml:space="preserve"> - </w:t>
      </w:r>
      <w:r w:rsidR="009D0722" w:rsidRPr="00A22717">
        <w:rPr>
          <w:highlight w:val="yellow"/>
        </w:rPr>
        <w:t xml:space="preserve">1000 </w:t>
      </w:r>
      <w:proofErr w:type="spellStart"/>
      <w:r w:rsidRPr="00A22717">
        <w:rPr>
          <w:highlight w:val="yellow"/>
        </w:rPr>
        <w:t>nM</w:t>
      </w:r>
      <w:proofErr w:type="spellEnd"/>
      <w:r w:rsidR="00441612" w:rsidRPr="00A22717">
        <w:rPr>
          <w:highlight w:val="yellow"/>
        </w:rPr>
        <w:t xml:space="preserve"> and concentration</w:t>
      </w:r>
      <w:r w:rsidRPr="00A22717">
        <w:rPr>
          <w:highlight w:val="yellow"/>
        </w:rPr>
        <w:t>) in both excel and pdf formats.</w:t>
      </w:r>
    </w:p>
    <w:p w14:paraId="2406CA16" w14:textId="77777777" w:rsidR="004551C2" w:rsidRPr="00A22717" w:rsidRDefault="004551C2" w:rsidP="000B6226">
      <w:pPr>
        <w:pStyle w:val="ListParagraph"/>
        <w:ind w:left="0"/>
        <w:rPr>
          <w:highlight w:val="yellow"/>
        </w:rPr>
      </w:pPr>
    </w:p>
    <w:p w14:paraId="0F114167" w14:textId="5FACACBC" w:rsidR="004551C2" w:rsidRPr="00A22717" w:rsidRDefault="004551C2" w:rsidP="000B6226">
      <w:pPr>
        <w:pStyle w:val="ListParagraph"/>
        <w:numPr>
          <w:ilvl w:val="2"/>
          <w:numId w:val="18"/>
        </w:numPr>
        <w:pBdr>
          <w:top w:val="nil"/>
          <w:left w:val="nil"/>
          <w:bottom w:val="nil"/>
          <w:right w:val="nil"/>
          <w:between w:val="nil"/>
        </w:pBdr>
        <w:ind w:left="0" w:firstLine="0"/>
        <w:rPr>
          <w:highlight w:val="yellow"/>
        </w:rPr>
      </w:pPr>
      <w:r w:rsidRPr="00A22717">
        <w:rPr>
          <w:highlight w:val="yellow"/>
        </w:rPr>
        <w:t xml:space="preserve">Calculate the average number of nanoparticles for all 5 readings </w:t>
      </w:r>
      <w:r w:rsidR="009D0722" w:rsidRPr="00A22717">
        <w:rPr>
          <w:highlight w:val="yellow"/>
        </w:rPr>
        <w:t xml:space="preserve">for </w:t>
      </w:r>
      <w:r w:rsidRPr="00A22717">
        <w:rPr>
          <w:highlight w:val="yellow"/>
        </w:rPr>
        <w:t>each individual sample. Analyze the data using standard deviation or standard error of the mean and use t-tests for paired analysis.</w:t>
      </w:r>
      <w:r w:rsidR="00A22717">
        <w:rPr>
          <w:highlight w:val="yellow"/>
        </w:rPr>
        <w:t xml:space="preserve"> </w:t>
      </w:r>
    </w:p>
    <w:p w14:paraId="6FE2F84C" w14:textId="77777777" w:rsidR="000C6C18" w:rsidRPr="00A22717" w:rsidRDefault="000C6C18" w:rsidP="000B6226">
      <w:pPr>
        <w:pBdr>
          <w:top w:val="nil"/>
          <w:left w:val="nil"/>
          <w:bottom w:val="nil"/>
          <w:right w:val="nil"/>
          <w:between w:val="nil"/>
        </w:pBdr>
        <w:rPr>
          <w:b/>
        </w:rPr>
      </w:pPr>
    </w:p>
    <w:p w14:paraId="658768C2" w14:textId="1C6A0E81" w:rsidR="000B23D6" w:rsidRPr="00A22717" w:rsidRDefault="00551D82" w:rsidP="000B6226">
      <w:pPr>
        <w:pBdr>
          <w:top w:val="nil"/>
          <w:left w:val="nil"/>
          <w:bottom w:val="nil"/>
          <w:right w:val="nil"/>
          <w:between w:val="nil"/>
        </w:pBdr>
        <w:rPr>
          <w:b/>
        </w:rPr>
      </w:pPr>
      <w:r w:rsidRPr="00A22717">
        <w:rPr>
          <w:b/>
        </w:rPr>
        <w:t xml:space="preserve">REPRESENTATIVE RESULTS: </w:t>
      </w:r>
    </w:p>
    <w:p w14:paraId="66DBCE69" w14:textId="0EE54248" w:rsidR="006E4797" w:rsidRPr="00A22717" w:rsidRDefault="000C6C18" w:rsidP="000B6226">
      <w:r w:rsidRPr="00A22717">
        <w:t xml:space="preserve">The findings from this study show NTA can efficiently detect the mean size and concentration of </w:t>
      </w:r>
      <w:r w:rsidR="007A597F" w:rsidRPr="00A22717">
        <w:t>calcium containing</w:t>
      </w:r>
      <w:r w:rsidR="00441612" w:rsidRPr="00A22717">
        <w:t xml:space="preserve"> urinary nanocrystals</w:t>
      </w:r>
      <w:r w:rsidR="004C240C">
        <w:t xml:space="preserve"> in human urine</w:t>
      </w:r>
      <w:r w:rsidRPr="00A22717">
        <w:t xml:space="preserve">. </w:t>
      </w:r>
      <w:r w:rsidR="00B075DF" w:rsidRPr="00A22717">
        <w:t>This was</w:t>
      </w:r>
      <w:r w:rsidR="00516A06" w:rsidRPr="00A22717">
        <w:t xml:space="preserve"> </w:t>
      </w:r>
      <w:r w:rsidRPr="00A22717">
        <w:t>achieved by using</w:t>
      </w:r>
      <w:r w:rsidR="00516A06" w:rsidRPr="00A22717">
        <w:t xml:space="preserve"> </w:t>
      </w:r>
      <w:r w:rsidR="009D0722" w:rsidRPr="00A22717">
        <w:t xml:space="preserve">the </w:t>
      </w:r>
      <w:r w:rsidR="00516A06" w:rsidRPr="00A22717">
        <w:t>fluorophore</w:t>
      </w:r>
      <w:r w:rsidR="009D0722" w:rsidRPr="00A22717">
        <w:t>,</w:t>
      </w:r>
      <w:r w:rsidRPr="00A22717">
        <w:t xml:space="preserve"> Fluo-4 AM</w:t>
      </w:r>
      <w:r w:rsidR="009D0722" w:rsidRPr="00A22717">
        <w:t>,</w:t>
      </w:r>
      <w:r w:rsidRPr="00A22717">
        <w:t xml:space="preserve"> and</w:t>
      </w:r>
      <w:r w:rsidR="00B075DF" w:rsidRPr="00A22717">
        <w:t xml:space="preserve"> nanoparticle tracking analysis.</w:t>
      </w:r>
      <w:r w:rsidRPr="00A22717">
        <w:t xml:space="preserve"> Fluo-4 AM was able to bind to both </w:t>
      </w:r>
      <w:proofErr w:type="spellStart"/>
      <w:r w:rsidRPr="00A22717">
        <w:t>CaOx</w:t>
      </w:r>
      <w:proofErr w:type="spellEnd"/>
      <w:r w:rsidRPr="00A22717">
        <w:t xml:space="preserve"> and </w:t>
      </w:r>
      <w:proofErr w:type="spellStart"/>
      <w:r w:rsidRPr="00A22717">
        <w:t>CaP</w:t>
      </w:r>
      <w:proofErr w:type="spellEnd"/>
      <w:r w:rsidRPr="00A22717">
        <w:t xml:space="preserve"> crystals. As shown in </w:t>
      </w:r>
      <w:r w:rsidRPr="00A22717">
        <w:rPr>
          <w:b/>
          <w:bCs/>
        </w:rPr>
        <w:t>Figure 3A</w:t>
      </w:r>
      <w:r w:rsidRPr="00A22717">
        <w:t xml:space="preserve">, </w:t>
      </w:r>
      <w:proofErr w:type="spellStart"/>
      <w:r w:rsidRPr="00A22717">
        <w:t>CaOx</w:t>
      </w:r>
      <w:proofErr w:type="spellEnd"/>
      <w:r w:rsidRPr="00A22717">
        <w:t xml:space="preserve"> crystals were determined to be between 50-</w:t>
      </w:r>
      <w:r w:rsidRPr="00A22717">
        <w:lastRenderedPageBreak/>
        <w:t xml:space="preserve">270 nm in size and have a mean concentration of 1.26E+09 particles/mL. </w:t>
      </w:r>
      <w:proofErr w:type="spellStart"/>
      <w:r w:rsidRPr="00A22717">
        <w:t>CaP</w:t>
      </w:r>
      <w:proofErr w:type="spellEnd"/>
      <w:r w:rsidRPr="00A22717">
        <w:t xml:space="preserve"> crystals were between 30-225 nm in size and had a mean concentration of 2.22E+09 particles/mL (</w:t>
      </w:r>
      <w:r w:rsidRPr="00A22717">
        <w:rPr>
          <w:b/>
          <w:bCs/>
        </w:rPr>
        <w:t>Figure 3B</w:t>
      </w:r>
      <w:r w:rsidRPr="00A22717">
        <w:t xml:space="preserve">). To determine if </w:t>
      </w:r>
      <w:r w:rsidR="00B075DF" w:rsidRPr="00A22717">
        <w:t xml:space="preserve">NTA </w:t>
      </w:r>
      <w:r w:rsidRPr="00A22717">
        <w:t xml:space="preserve">could </w:t>
      </w:r>
      <w:r w:rsidR="0033063C" w:rsidRPr="00A22717">
        <w:t xml:space="preserve">assess </w:t>
      </w:r>
      <w:r w:rsidRPr="00A22717">
        <w:t xml:space="preserve">nanocrystals in human urine, </w:t>
      </w:r>
      <w:r w:rsidR="001166C9" w:rsidRPr="00A22717">
        <w:t>healthy adults</w:t>
      </w:r>
      <w:r w:rsidRPr="00A22717">
        <w:t xml:space="preserve"> were asked to consume a controlled oxalate diet followed by a high oxalate load. </w:t>
      </w:r>
      <w:proofErr w:type="gramStart"/>
      <w:r w:rsidRPr="00A22717">
        <w:t>Twenty-four hour</w:t>
      </w:r>
      <w:proofErr w:type="gramEnd"/>
      <w:r w:rsidRPr="00A22717">
        <w:t xml:space="preserve"> urine samples before and after the load were collected to assess urinary nanocrystal size and concentration. Pre-oxalate urine samples contained some urinary nanocrystals (1.</w:t>
      </w:r>
      <w:r w:rsidR="00A22717" w:rsidRPr="00A22717">
        <w:t>65</w:t>
      </w:r>
      <w:r w:rsidR="00A22717">
        <w:t xml:space="preserve"> x 10</w:t>
      </w:r>
      <w:r w:rsidR="00A22717" w:rsidRPr="000B6226">
        <w:rPr>
          <w:vertAlign w:val="superscript"/>
        </w:rPr>
        <w:t>8</w:t>
      </w:r>
      <w:r w:rsidR="008A2CF4" w:rsidRPr="00A22717">
        <w:t xml:space="preserve"> ± 3.29</w:t>
      </w:r>
      <w:r w:rsidR="00A22717" w:rsidRPr="00A22717">
        <w:t xml:space="preserve"> </w:t>
      </w:r>
      <w:r w:rsidR="00A22717">
        <w:t>x 10</w:t>
      </w:r>
      <w:r w:rsidR="00A22717">
        <w:rPr>
          <w:vertAlign w:val="superscript"/>
        </w:rPr>
        <w:t>7</w:t>
      </w:r>
      <w:r w:rsidR="00A22717" w:rsidRPr="00A22717">
        <w:t xml:space="preserve"> </w:t>
      </w:r>
      <w:r w:rsidRPr="00A22717">
        <w:t>particles/mL) between 110-300 nm (</w:t>
      </w:r>
      <w:r w:rsidRPr="00A22717">
        <w:rPr>
          <w:b/>
          <w:bCs/>
        </w:rPr>
        <w:t>Figure 4</w:t>
      </w:r>
      <w:r w:rsidRPr="00A22717">
        <w:t xml:space="preserve">). In contrast, there was a </w:t>
      </w:r>
      <w:r w:rsidR="008A2CF4" w:rsidRPr="00A22717">
        <w:t xml:space="preserve">significant </w:t>
      </w:r>
      <w:r w:rsidRPr="00A22717">
        <w:t>increase</w:t>
      </w:r>
      <w:r w:rsidR="004551C2" w:rsidRPr="00A22717">
        <w:t xml:space="preserve"> (p&lt;0.0001)</w:t>
      </w:r>
      <w:r w:rsidRPr="00A22717">
        <w:t xml:space="preserve"> in urinary nanocrystals present in post-oxalate samples (</w:t>
      </w:r>
      <w:r w:rsidR="008A2CF4" w:rsidRPr="00A22717">
        <w:t>7.05</w:t>
      </w:r>
      <w:r w:rsidR="00A22717" w:rsidRPr="00A22717">
        <w:t xml:space="preserve"> </w:t>
      </w:r>
      <w:r w:rsidR="00A22717">
        <w:t>x 10</w:t>
      </w:r>
      <w:r w:rsidR="00A22717" w:rsidRPr="00AA7043">
        <w:rPr>
          <w:vertAlign w:val="superscript"/>
        </w:rPr>
        <w:t>8</w:t>
      </w:r>
      <w:r w:rsidR="00A22717" w:rsidRPr="00A22717">
        <w:t xml:space="preserve"> </w:t>
      </w:r>
      <w:r w:rsidR="008A2CF4" w:rsidRPr="00A22717">
        <w:t>± 1.08</w:t>
      </w:r>
      <w:r w:rsidR="00A22717" w:rsidRPr="00A22717">
        <w:t xml:space="preserve"> </w:t>
      </w:r>
      <w:r w:rsidR="00A22717">
        <w:t>x 10</w:t>
      </w:r>
      <w:r w:rsidR="00A22717" w:rsidRPr="00AA7043">
        <w:rPr>
          <w:vertAlign w:val="superscript"/>
        </w:rPr>
        <w:t>8</w:t>
      </w:r>
      <w:r w:rsidR="00A22717" w:rsidRPr="00A22717">
        <w:t xml:space="preserve"> </w:t>
      </w:r>
      <w:r w:rsidRPr="00A22717">
        <w:t>particles/</w:t>
      </w:r>
      <w:proofErr w:type="gramStart"/>
      <w:r w:rsidRPr="00A22717">
        <w:t>mL;</w:t>
      </w:r>
      <w:proofErr w:type="gramEnd"/>
      <w:r w:rsidRPr="00A22717">
        <w:t xml:space="preserve"> 100-320 nm) (</w:t>
      </w:r>
      <w:r w:rsidRPr="00A22717">
        <w:rPr>
          <w:b/>
          <w:bCs/>
        </w:rPr>
        <w:t>Figure 4</w:t>
      </w:r>
      <w:r w:rsidRPr="00A22717">
        <w:t xml:space="preserve">). To confirm the reproducibility of the method, </w:t>
      </w:r>
      <w:r w:rsidR="00B075DF" w:rsidRPr="00A22717">
        <w:t xml:space="preserve">samples were measured three times and there was no significant variation in technical replicates </w:t>
      </w:r>
      <w:r w:rsidRPr="00A22717">
        <w:t>(</w:t>
      </w:r>
      <w:r w:rsidRPr="00A22717">
        <w:rPr>
          <w:b/>
          <w:bCs/>
        </w:rPr>
        <w:t>Figure 5</w:t>
      </w:r>
      <w:r w:rsidRPr="00A22717">
        <w:t>).</w:t>
      </w:r>
    </w:p>
    <w:p w14:paraId="71AAD723" w14:textId="77777777" w:rsidR="000C6C18" w:rsidRPr="00A22717" w:rsidRDefault="000C6C18" w:rsidP="000B6226"/>
    <w:p w14:paraId="7ED81B05" w14:textId="21823CFA" w:rsidR="000B23D6" w:rsidRPr="00A22717" w:rsidRDefault="00551D82" w:rsidP="000B6226">
      <w:r w:rsidRPr="00355CD0">
        <w:rPr>
          <w:b/>
        </w:rPr>
        <w:t>FIGURE AND TABLE LEGENDS:</w:t>
      </w:r>
      <w:r w:rsidRPr="00A22717">
        <w:t xml:space="preserve"> </w:t>
      </w:r>
    </w:p>
    <w:p w14:paraId="1CD95346" w14:textId="23933F8D" w:rsidR="000C6C18" w:rsidRPr="00A22717" w:rsidRDefault="000C6C18" w:rsidP="000B6226">
      <w:r w:rsidRPr="00A22717">
        <w:rPr>
          <w:b/>
          <w:bCs/>
        </w:rPr>
        <w:t xml:space="preserve">Figure 1: Protocol </w:t>
      </w:r>
      <w:r w:rsidR="0012279B" w:rsidRPr="00A22717">
        <w:rPr>
          <w:b/>
          <w:bCs/>
        </w:rPr>
        <w:t>for</w:t>
      </w:r>
      <w:r w:rsidRPr="00A22717">
        <w:rPr>
          <w:b/>
          <w:bCs/>
        </w:rPr>
        <w:t xml:space="preserve"> </w:t>
      </w:r>
      <w:r w:rsidR="009D0722" w:rsidRPr="00A22717">
        <w:rPr>
          <w:b/>
          <w:bCs/>
        </w:rPr>
        <w:t xml:space="preserve">isolating </w:t>
      </w:r>
      <w:r w:rsidRPr="00A22717">
        <w:rPr>
          <w:b/>
          <w:bCs/>
        </w:rPr>
        <w:t>and stain</w:t>
      </w:r>
      <w:r w:rsidR="0012279B" w:rsidRPr="00A22717">
        <w:rPr>
          <w:b/>
          <w:bCs/>
        </w:rPr>
        <w:t xml:space="preserve">ing </w:t>
      </w:r>
      <w:r w:rsidRPr="00A22717">
        <w:rPr>
          <w:b/>
          <w:bCs/>
        </w:rPr>
        <w:t>human urinary nanocrystals</w:t>
      </w:r>
      <w:r w:rsidRPr="00A22717">
        <w:t>.</w:t>
      </w:r>
    </w:p>
    <w:p w14:paraId="1869C2D0" w14:textId="77777777" w:rsidR="000C6C18" w:rsidRPr="00A22717" w:rsidRDefault="000C6C18" w:rsidP="000B6226"/>
    <w:p w14:paraId="585C658B" w14:textId="28BF1882" w:rsidR="000C6C18" w:rsidRPr="00A22717" w:rsidRDefault="000C6C18" w:rsidP="000B6226">
      <w:r w:rsidRPr="00A22717">
        <w:rPr>
          <w:b/>
          <w:bCs/>
        </w:rPr>
        <w:t xml:space="preserve">Figure 2: Description of </w:t>
      </w:r>
      <w:r w:rsidR="009D0722" w:rsidRPr="00A22717">
        <w:rPr>
          <w:b/>
          <w:bCs/>
        </w:rPr>
        <w:t xml:space="preserve">Nanoparticle </w:t>
      </w:r>
      <w:r w:rsidRPr="00A22717">
        <w:rPr>
          <w:b/>
          <w:bCs/>
        </w:rPr>
        <w:t>Tracking Analysis (NTA).</w:t>
      </w:r>
      <w:r w:rsidRPr="00A22717">
        <w:t xml:space="preserve"> (</w:t>
      </w:r>
      <w:r w:rsidRPr="000B6226">
        <w:rPr>
          <w:b/>
          <w:bCs/>
        </w:rPr>
        <w:t>A</w:t>
      </w:r>
      <w:r w:rsidRPr="00A22717">
        <w:t>) Computer and instrument set up used for these studies. (</w:t>
      </w:r>
      <w:r w:rsidRPr="000B6226">
        <w:rPr>
          <w:b/>
          <w:bCs/>
        </w:rPr>
        <w:t>B</w:t>
      </w:r>
      <w:r w:rsidRPr="00A22717">
        <w:t xml:space="preserve">) Samples are injected into an inlet tubing using a syringe pump at a continuous rate prior to filling the optical surface. Samples are then observed by the objective lens and captured by the camera as samples flow through the platform before exiting through the outlet tubing to be discarded. </w:t>
      </w:r>
    </w:p>
    <w:p w14:paraId="7DB71FA2" w14:textId="77777777" w:rsidR="000C6C18" w:rsidRPr="00A22717" w:rsidRDefault="000C6C18" w:rsidP="000B6226"/>
    <w:p w14:paraId="6BB0596A" w14:textId="5A72A795" w:rsidR="000C6C18" w:rsidRPr="00A22717" w:rsidRDefault="000C6C18" w:rsidP="000B6226">
      <w:r w:rsidRPr="00A22717">
        <w:rPr>
          <w:b/>
          <w:bCs/>
        </w:rPr>
        <w:t xml:space="preserve">Figure 3: </w:t>
      </w:r>
      <w:r w:rsidR="001B4D24" w:rsidRPr="00A22717">
        <w:rPr>
          <w:b/>
          <w:bCs/>
        </w:rPr>
        <w:t>NTA detect</w:t>
      </w:r>
      <w:r w:rsidR="00441612" w:rsidRPr="00A22717">
        <w:rPr>
          <w:b/>
          <w:bCs/>
        </w:rPr>
        <w:t>s</w:t>
      </w:r>
      <w:r w:rsidR="001B4D24" w:rsidRPr="00A22717">
        <w:rPr>
          <w:b/>
          <w:bCs/>
        </w:rPr>
        <w:t xml:space="preserve"> </w:t>
      </w:r>
      <w:r w:rsidR="00441612" w:rsidRPr="00A22717">
        <w:rPr>
          <w:b/>
          <w:bCs/>
        </w:rPr>
        <w:t xml:space="preserve">Fluo-4 AM labeled </w:t>
      </w:r>
      <w:r w:rsidR="001B4D24" w:rsidRPr="00A22717">
        <w:rPr>
          <w:b/>
          <w:bCs/>
        </w:rPr>
        <w:t>calcium oxalate</w:t>
      </w:r>
      <w:r w:rsidR="00434FD3" w:rsidRPr="00A22717">
        <w:rPr>
          <w:b/>
          <w:bCs/>
        </w:rPr>
        <w:t xml:space="preserve"> (</w:t>
      </w:r>
      <w:proofErr w:type="spellStart"/>
      <w:r w:rsidR="00434FD3" w:rsidRPr="00A22717">
        <w:rPr>
          <w:b/>
          <w:bCs/>
        </w:rPr>
        <w:t>CaOx</w:t>
      </w:r>
      <w:proofErr w:type="spellEnd"/>
      <w:r w:rsidR="00434FD3" w:rsidRPr="00A22717">
        <w:rPr>
          <w:b/>
          <w:bCs/>
        </w:rPr>
        <w:t>) and calcium phosphate (</w:t>
      </w:r>
      <w:proofErr w:type="spellStart"/>
      <w:r w:rsidR="00434FD3" w:rsidRPr="00A22717">
        <w:rPr>
          <w:b/>
          <w:bCs/>
        </w:rPr>
        <w:t>CaP</w:t>
      </w:r>
      <w:proofErr w:type="spellEnd"/>
      <w:r w:rsidR="00434FD3" w:rsidRPr="00A22717">
        <w:rPr>
          <w:b/>
          <w:bCs/>
        </w:rPr>
        <w:t>)</w:t>
      </w:r>
      <w:r w:rsidR="001B4D24" w:rsidRPr="00A22717">
        <w:rPr>
          <w:b/>
          <w:bCs/>
        </w:rPr>
        <w:t xml:space="preserve"> crystals</w:t>
      </w:r>
      <w:r w:rsidR="00434FD3" w:rsidRPr="00A22717">
        <w:rPr>
          <w:b/>
          <w:bCs/>
        </w:rPr>
        <w:t>.</w:t>
      </w:r>
      <w:r w:rsidR="00434FD3" w:rsidRPr="00A22717">
        <w:t xml:space="preserve"> Representative graphs of (</w:t>
      </w:r>
      <w:r w:rsidR="00434FD3" w:rsidRPr="000B6226">
        <w:rPr>
          <w:b/>
          <w:bCs/>
        </w:rPr>
        <w:t>A</w:t>
      </w:r>
      <w:r w:rsidR="00434FD3" w:rsidRPr="00A22717">
        <w:t xml:space="preserve">) </w:t>
      </w:r>
      <w:proofErr w:type="spellStart"/>
      <w:r w:rsidR="00434FD3" w:rsidRPr="00A22717">
        <w:t>CaOx</w:t>
      </w:r>
      <w:proofErr w:type="spellEnd"/>
      <w:r w:rsidR="00434FD3" w:rsidRPr="00A22717">
        <w:t xml:space="preserve"> and (</w:t>
      </w:r>
      <w:r w:rsidR="00434FD3" w:rsidRPr="000B6226">
        <w:rPr>
          <w:b/>
          <w:bCs/>
        </w:rPr>
        <w:t>B</w:t>
      </w:r>
      <w:r w:rsidR="00434FD3" w:rsidRPr="00A22717">
        <w:t xml:space="preserve">) </w:t>
      </w:r>
      <w:proofErr w:type="spellStart"/>
      <w:r w:rsidR="00434FD3" w:rsidRPr="00A22717">
        <w:t>CaP</w:t>
      </w:r>
      <w:proofErr w:type="spellEnd"/>
      <w:r w:rsidR="00434FD3" w:rsidRPr="00A22717">
        <w:t xml:space="preserve"> crystals showing size distribution and concentration.</w:t>
      </w:r>
      <w:r w:rsidR="00A22717">
        <w:t xml:space="preserve"> </w:t>
      </w:r>
    </w:p>
    <w:p w14:paraId="070D756D" w14:textId="77777777" w:rsidR="000C6C18" w:rsidRPr="00A22717" w:rsidRDefault="000C6C18" w:rsidP="000B6226"/>
    <w:p w14:paraId="67632221" w14:textId="517B224D" w:rsidR="000C6C18" w:rsidRPr="00A22717" w:rsidRDefault="000C6C18" w:rsidP="000B6226">
      <w:r w:rsidRPr="00A22717">
        <w:rPr>
          <w:b/>
          <w:bCs/>
        </w:rPr>
        <w:t xml:space="preserve">Figure 4: </w:t>
      </w:r>
      <w:r w:rsidR="00441612" w:rsidRPr="00A22717">
        <w:rPr>
          <w:b/>
          <w:bCs/>
        </w:rPr>
        <w:t>NTA detects Fluo-4 AM labeled 24-hour human urinary nanocrystals.</w:t>
      </w:r>
      <w:r w:rsidRPr="00A22717">
        <w:t xml:space="preserve"> Representative </w:t>
      </w:r>
      <w:r w:rsidR="00441612" w:rsidRPr="00A22717">
        <w:t>graph</w:t>
      </w:r>
      <w:r w:rsidRPr="00A22717">
        <w:t xml:space="preserve"> of</w:t>
      </w:r>
      <w:r w:rsidR="00441612" w:rsidRPr="00A22717">
        <w:t xml:space="preserve"> Fluo-4 AM</w:t>
      </w:r>
      <w:r w:rsidRPr="00A22717">
        <w:t xml:space="preserve"> </w:t>
      </w:r>
      <w:r w:rsidR="00441612" w:rsidRPr="00A22717">
        <w:t xml:space="preserve">labeled </w:t>
      </w:r>
      <w:r w:rsidRPr="00A22717">
        <w:t xml:space="preserve">urinary nanocrystals in 24-hour pre-oxalate and post-oxalate samples from a healthy </w:t>
      </w:r>
      <w:r w:rsidR="00441612" w:rsidRPr="00A22717">
        <w:t xml:space="preserve">adult </w:t>
      </w:r>
      <w:r w:rsidRPr="00A22717">
        <w:t>on a controlled oxalate diet.</w:t>
      </w:r>
    </w:p>
    <w:p w14:paraId="08F7C02A" w14:textId="77777777" w:rsidR="000C6C18" w:rsidRPr="00A22717" w:rsidRDefault="000C6C18" w:rsidP="000B6226"/>
    <w:p w14:paraId="3CD2A9C8" w14:textId="02918D8C" w:rsidR="006E4797" w:rsidRPr="00A22717" w:rsidRDefault="000C6C18" w:rsidP="000B6226">
      <w:r w:rsidRPr="00A22717">
        <w:rPr>
          <w:b/>
          <w:bCs/>
        </w:rPr>
        <w:t xml:space="preserve">Figure 5: Technical replicates of </w:t>
      </w:r>
      <w:r w:rsidR="009A0125" w:rsidRPr="00A22717">
        <w:rPr>
          <w:b/>
          <w:bCs/>
        </w:rPr>
        <w:t xml:space="preserve">human </w:t>
      </w:r>
      <w:r w:rsidRPr="00A22717">
        <w:rPr>
          <w:b/>
          <w:bCs/>
        </w:rPr>
        <w:t>nanocrystal</w:t>
      </w:r>
      <w:r w:rsidR="009A0125" w:rsidRPr="00A22717">
        <w:rPr>
          <w:b/>
          <w:bCs/>
        </w:rPr>
        <w:t>s in 24-hour urine collections</w:t>
      </w:r>
      <w:r w:rsidR="009D0722" w:rsidRPr="00A22717">
        <w:rPr>
          <w:b/>
          <w:bCs/>
        </w:rPr>
        <w:t xml:space="preserve"> </w:t>
      </w:r>
      <w:r w:rsidRPr="00A22717">
        <w:rPr>
          <w:b/>
          <w:bCs/>
        </w:rPr>
        <w:t>using NTA.</w:t>
      </w:r>
      <w:r w:rsidRPr="00A22717">
        <w:t xml:space="preserve"> Technical replicates of </w:t>
      </w:r>
      <w:r w:rsidR="00441612" w:rsidRPr="00A22717">
        <w:t xml:space="preserve">Fluo-4 AM labeled </w:t>
      </w:r>
      <w:r w:rsidRPr="00A22717">
        <w:t>urinary nanocrystals in 24-hour (</w:t>
      </w:r>
      <w:r w:rsidRPr="000B6226">
        <w:rPr>
          <w:b/>
          <w:bCs/>
        </w:rPr>
        <w:t>A</w:t>
      </w:r>
      <w:r w:rsidRPr="00A22717">
        <w:t>) pre-oxalate and (</w:t>
      </w:r>
      <w:r w:rsidRPr="000B6226">
        <w:rPr>
          <w:b/>
          <w:bCs/>
        </w:rPr>
        <w:t>B</w:t>
      </w:r>
      <w:r w:rsidRPr="00A22717">
        <w:t xml:space="preserve">) post-oxalate samples from a healthy </w:t>
      </w:r>
      <w:r w:rsidR="00441612" w:rsidRPr="00A22717">
        <w:t xml:space="preserve">adult </w:t>
      </w:r>
      <w:r w:rsidRPr="00A22717">
        <w:t>on a controlled oxalate diet.</w:t>
      </w:r>
    </w:p>
    <w:p w14:paraId="0A11B1A7" w14:textId="77777777" w:rsidR="000C6C18" w:rsidRPr="00A22717" w:rsidRDefault="000C6C18" w:rsidP="000B6226"/>
    <w:p w14:paraId="3EDB6A96" w14:textId="0294CCD2" w:rsidR="000B23D6" w:rsidRPr="00355CD0" w:rsidRDefault="00551D82" w:rsidP="000B6226">
      <w:pPr>
        <w:rPr>
          <w:b/>
        </w:rPr>
      </w:pPr>
      <w:r w:rsidRPr="00355CD0">
        <w:rPr>
          <w:b/>
        </w:rPr>
        <w:t>DISCUSSION:</w:t>
      </w:r>
    </w:p>
    <w:p w14:paraId="27BCFAC9" w14:textId="61D684C2" w:rsidR="000C6C18" w:rsidRPr="00A22717" w:rsidRDefault="000C6C18" w:rsidP="000B6226">
      <w:r w:rsidRPr="00A22717">
        <w:t xml:space="preserve">NTA has been used in the present study to assess nanocrystals in </w:t>
      </w:r>
      <w:r w:rsidR="009A0125" w:rsidRPr="00A22717">
        <w:t xml:space="preserve">human </w:t>
      </w:r>
      <w:r w:rsidRPr="00A22717">
        <w:t xml:space="preserve">urine </w:t>
      </w:r>
      <w:r w:rsidR="009A0125" w:rsidRPr="00A22717">
        <w:t>using</w:t>
      </w:r>
      <w:r w:rsidRPr="00A22717">
        <w:t xml:space="preserve"> a calcium binding probe, Fluo-4 AM. There is no standard method available to detect nanocrystals in the urine. </w:t>
      </w:r>
      <w:r w:rsidR="0045092E" w:rsidRPr="00A22717">
        <w:t>Some research groups</w:t>
      </w:r>
      <w:r w:rsidRPr="00A22717">
        <w:t xml:space="preserve"> have detected nanocrystals in the urine and relied on the use of extensive protocols or methods </w:t>
      </w:r>
      <w:r w:rsidR="009D0722" w:rsidRPr="00A22717">
        <w:t xml:space="preserve">that </w:t>
      </w:r>
      <w:r w:rsidR="0045092E" w:rsidRPr="00A22717">
        <w:t>are limited in their ability to</w:t>
      </w:r>
      <w:r w:rsidR="00441612" w:rsidRPr="00A22717">
        <w:t xml:space="preserve"> </w:t>
      </w:r>
      <w:r w:rsidRPr="00A22717">
        <w:t>quantify the samples</w:t>
      </w:r>
      <w:r w:rsidRPr="00A22717">
        <w:fldChar w:fldCharType="begin">
          <w:fldData xml:space="preserve">PEVuZE5vdGU+PENpdGU+PEF1dGhvcj5HYXZpbjwvQXV0aG9yPjxZZWFyPjIwMTY8L1llYXI+PFJl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</w:fldData>
        </w:fldChar>
      </w:r>
      <w:r w:rsidR="00853EC1" w:rsidRPr="00A22717">
        <w:instrText xml:space="preserve"> ADDIN EN.CITE </w:instrText>
      </w:r>
      <w:r w:rsidR="00853EC1" w:rsidRPr="00A22717">
        <w:fldChar w:fldCharType="begin">
          <w:fldData xml:space="preserve">PEVuZE5vdGU+PENpdGU+PEF1dGhvcj5HYXZpbjwvQXV0aG9yPjxZZWFyPjIwMTY8L1llYXI+PFJl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</w:fldData>
        </w:fldChar>
      </w:r>
      <w:r w:rsidR="00853EC1" w:rsidRPr="00A22717">
        <w:instrText xml:space="preserve"> ADDIN EN.CITE.DATA </w:instrText>
      </w:r>
      <w:r w:rsidR="00853EC1" w:rsidRPr="00A22717">
        <w:fldChar w:fldCharType="end"/>
      </w:r>
      <w:r w:rsidRPr="00A22717">
        <w:fldChar w:fldCharType="separate"/>
      </w:r>
      <w:r w:rsidR="00853EC1" w:rsidRPr="00A22717">
        <w:rPr>
          <w:noProof/>
          <w:vertAlign w:val="superscript"/>
        </w:rPr>
        <w:t>27,28</w:t>
      </w:r>
      <w:r w:rsidRPr="00A22717">
        <w:fldChar w:fldCharType="end"/>
      </w:r>
      <w:r w:rsidRPr="00A22717">
        <w:t xml:space="preserve">. </w:t>
      </w:r>
      <w:r w:rsidR="005C3A96" w:rsidRPr="00A22717">
        <w:t xml:space="preserve">This study shows </w:t>
      </w:r>
      <w:r w:rsidRPr="00A22717">
        <w:t xml:space="preserve">a specific and sensitive method for detecting calcium containing nanocrystals in the urine of </w:t>
      </w:r>
      <w:r w:rsidR="009D0722" w:rsidRPr="00A22717">
        <w:t>humans</w:t>
      </w:r>
      <w:r w:rsidRPr="00A22717">
        <w:t xml:space="preserve"> who participated in a dietary feeding study which consisted of ingesting a high oxalate load. The amount of oxalate consumed was equivalent to real world consumption of oxalate (</w:t>
      </w:r>
      <w:r w:rsidR="00A22717">
        <w:t xml:space="preserve">e.g., </w:t>
      </w:r>
      <w:r w:rsidRPr="00A22717">
        <w:t xml:space="preserve">½ spinach salad). </w:t>
      </w:r>
    </w:p>
    <w:p w14:paraId="425A0B30" w14:textId="77777777" w:rsidR="000C6C18" w:rsidRPr="00A22717" w:rsidRDefault="000C6C18" w:rsidP="000B6226"/>
    <w:p w14:paraId="17EDC71D" w14:textId="66E69071" w:rsidR="000C6C18" w:rsidRPr="00A22717" w:rsidRDefault="000C6C18" w:rsidP="000B6226">
      <w:r w:rsidRPr="00A22717">
        <w:t xml:space="preserve">NTA is a well characterized high resolution tool that </w:t>
      </w:r>
      <w:r w:rsidR="0045092E" w:rsidRPr="00A22717">
        <w:t xml:space="preserve">uses Brownian motion to </w:t>
      </w:r>
      <w:r w:rsidRPr="00A22717">
        <w:t>measure particles in solution</w:t>
      </w:r>
      <w:r w:rsidRPr="00A22717">
        <w:fldChar w:fldCharType="begin"/>
      </w:r>
      <w:r w:rsidR="00853EC1" w:rsidRPr="00A22717">
        <w:instrText xml:space="preserve"> ADDIN EN.CITE &lt;EndNote&gt;&lt;Cite&gt;&lt;Author&gt;Carr&lt;/Author&gt;&lt;Year&gt;2009&lt;/Year&gt;&lt;RecNum&gt;901&lt;/RecNum&gt;&lt;DisplayText&gt;&lt;style face="superscript"&gt;30&lt;/style&gt;&lt;/DisplayText&gt;&lt;record&gt;&lt;rec-number&gt;901&lt;/rec-number&gt;&lt;foreign-keys&gt;&lt;key app="EN" db-id="e5z022x2i5rsv9etdx1p9vwtxzfzdxa5arxv" timestamp="1602864137" guid="41bc24e8-3197-48f1-9106-3efdf704092e"&gt;901&lt;/key&gt;&lt;/foreign-keys&gt;&lt;ref-type name="Journal Article"&gt;17&lt;/ref-type&gt;&lt;contributors&gt;&lt;authors&gt;&lt;author&gt;Carr, Bob&lt;/author&gt;&lt;author&gt;Hole, Patrick&lt;/author&gt;&lt;author&gt;Malloy, Andrew&lt;/author&gt;&lt;author&gt;Nelson, Philip&lt;/author&gt;&lt;author&gt;Smith, Jonathan&lt;/author&gt;&lt;/authors&gt;&lt;/contributors&gt;&lt;titles&gt;&lt;title&gt;Applications of nanoparticle tracking analysis in nanoparticle research--A mini-review&lt;/title&gt;&lt;secondary-title&gt;European Journal of Parenteral Sciences and Pharmaceutical Sciences&lt;/secondary-title&gt;&lt;/titles&gt;&lt;pages&gt;45&lt;/pages&gt;&lt;volume&gt;14&lt;/volume&gt;&lt;number&gt;2&lt;/number&gt;&lt;dates&gt;&lt;year&gt;2009&lt;/year&gt;&lt;/dates&gt;&lt;isbn&gt;1740-6277&lt;/isbn&gt;&lt;urls&gt;&lt;/urls&gt;&lt;/record&gt;&lt;/Cite&gt;&lt;/EndNote&gt;</w:instrText>
      </w:r>
      <w:r w:rsidRPr="00A22717">
        <w:fldChar w:fldCharType="separate"/>
      </w:r>
      <w:r w:rsidR="00853EC1" w:rsidRPr="00A22717">
        <w:rPr>
          <w:noProof/>
          <w:vertAlign w:val="superscript"/>
        </w:rPr>
        <w:t>30</w:t>
      </w:r>
      <w:r w:rsidRPr="00A22717">
        <w:fldChar w:fldCharType="end"/>
      </w:r>
      <w:r w:rsidRPr="00A22717">
        <w:t xml:space="preserve">. </w:t>
      </w:r>
      <w:r w:rsidR="0045092E" w:rsidRPr="00A22717">
        <w:t xml:space="preserve">It </w:t>
      </w:r>
      <w:r w:rsidRPr="00A22717">
        <w:t xml:space="preserve">has been used to assess biological nanoparticles in a variety of biological </w:t>
      </w:r>
      <w:r w:rsidRPr="00A22717">
        <w:lastRenderedPageBreak/>
        <w:t>samples</w:t>
      </w:r>
      <w:r w:rsidRPr="00A22717">
        <w:fldChar w:fldCharType="begin">
          <w:fldData xml:space="preserve">PEVuZE5vdGU+PENpdGU+PEF1dGhvcj5EcmFnb3ZpYzwvQXV0aG9yPjxZZWFyPjIwMTE8L1llYXI+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</w:fldData>
        </w:fldChar>
      </w:r>
      <w:r w:rsidR="00853EC1" w:rsidRPr="00A22717">
        <w:instrText xml:space="preserve"> ADDIN EN.CITE </w:instrText>
      </w:r>
      <w:r w:rsidR="00853EC1" w:rsidRPr="00A22717">
        <w:fldChar w:fldCharType="begin">
          <w:fldData xml:space="preserve">PEVuZE5vdGU+PENpdGU+PEF1dGhvcj5EcmFnb3ZpYzwvQXV0aG9yPjxZZWFyPjIwMTE8L1llYXI+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</w:fldData>
        </w:fldChar>
      </w:r>
      <w:r w:rsidR="00853EC1" w:rsidRPr="00A22717">
        <w:instrText xml:space="preserve"> ADDIN EN.CITE.DATA </w:instrText>
      </w:r>
      <w:r w:rsidR="00853EC1" w:rsidRPr="00A22717">
        <w:fldChar w:fldCharType="end"/>
      </w:r>
      <w:r w:rsidRPr="00A22717">
        <w:fldChar w:fldCharType="separate"/>
      </w:r>
      <w:r w:rsidR="00853EC1" w:rsidRPr="00A22717">
        <w:rPr>
          <w:noProof/>
          <w:vertAlign w:val="superscript"/>
        </w:rPr>
        <w:t>31-33</w:t>
      </w:r>
      <w:r w:rsidRPr="00A22717">
        <w:fldChar w:fldCharType="end"/>
      </w:r>
      <w:r w:rsidRPr="00A22717">
        <w:t xml:space="preserve">. </w:t>
      </w:r>
      <w:r w:rsidR="0045092E" w:rsidRPr="00A22717">
        <w:t xml:space="preserve">In addition, </w:t>
      </w:r>
      <w:r w:rsidRPr="00A22717">
        <w:t>NTA can accurately predict the size as well as concentration of particles in any type of biological sample. This method does not require any labeling; however, labeling may be used to detect specific particles. Fluo-4 AM</w:t>
      </w:r>
      <w:r w:rsidR="005C3A96" w:rsidRPr="00A22717">
        <w:t xml:space="preserve"> was used in this study</w:t>
      </w:r>
      <w:r w:rsidRPr="00A22717">
        <w:t xml:space="preserve"> to </w:t>
      </w:r>
      <w:proofErr w:type="gramStart"/>
      <w:r w:rsidRPr="00A22717">
        <w:t>efficiently and specifically detect nanocrystals</w:t>
      </w:r>
      <w:proofErr w:type="gramEnd"/>
      <w:r w:rsidRPr="00A22717">
        <w:t xml:space="preserve"> in urine samples. Calcium fluorescent probes were initially used to measure free cytosolic calcium</w:t>
      </w:r>
      <w:r w:rsidRPr="00A22717">
        <w:fldChar w:fldCharType="begin">
          <w:fldData xml:space="preserve">PEVuZE5vdGU+PENpdGU+PEF1dGhvcj5NaW50YTwvQXV0aG9yPjxZZWFyPjE5ODk8L1llYXI+PFJl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</w:fldData>
        </w:fldChar>
      </w:r>
      <w:r w:rsidR="00853EC1" w:rsidRPr="00A22717">
        <w:instrText xml:space="preserve"> ADDIN EN.CITE </w:instrText>
      </w:r>
      <w:r w:rsidR="00853EC1" w:rsidRPr="00A22717">
        <w:fldChar w:fldCharType="begin">
          <w:fldData xml:space="preserve">PEVuZE5vdGU+PENpdGU+PEF1dGhvcj5NaW50YTwvQXV0aG9yPjxZZWFyPjE5ODk8L1llYXI+PFJl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</w:fldData>
        </w:fldChar>
      </w:r>
      <w:r w:rsidR="00853EC1" w:rsidRPr="00A22717">
        <w:instrText xml:space="preserve"> ADDIN EN.CITE.DATA </w:instrText>
      </w:r>
      <w:r w:rsidR="00853EC1" w:rsidRPr="00A22717">
        <w:fldChar w:fldCharType="end"/>
      </w:r>
      <w:r w:rsidRPr="00A22717">
        <w:fldChar w:fldCharType="separate"/>
      </w:r>
      <w:r w:rsidR="00853EC1" w:rsidRPr="00A22717">
        <w:rPr>
          <w:noProof/>
          <w:vertAlign w:val="superscript"/>
        </w:rPr>
        <w:t>34</w:t>
      </w:r>
      <w:r w:rsidRPr="00A22717">
        <w:fldChar w:fldCharType="end"/>
      </w:r>
      <w:r w:rsidRPr="00A22717">
        <w:t>. Fluo-4 is an analogue of Fluo-3 whose fluorescen</w:t>
      </w:r>
      <w:r w:rsidR="006048DC">
        <w:t>ce</w:t>
      </w:r>
      <w:r w:rsidRPr="00A22717">
        <w:t xml:space="preserve"> increases &gt;100-fold upon binding to free calcium</w:t>
      </w:r>
      <w:r w:rsidRPr="00A22717">
        <w:fldChar w:fldCharType="begin"/>
      </w:r>
      <w:r w:rsidR="00853EC1" w:rsidRPr="00A22717">
        <w:instrText xml:space="preserve"> ADDIN EN.CITE &lt;EndNote&gt;&lt;Cite&gt;&lt;Author&gt;Harkins&lt;/Author&gt;&lt;Year&gt;1993&lt;/Year&gt;&lt;RecNum&gt;601&lt;/RecNum&gt;&lt;DisplayText&gt;&lt;style face="superscript"&gt;35&lt;/style&gt;&lt;/DisplayText&gt;&lt;record&gt;&lt;rec-number&gt;601&lt;/rec-number&gt;&lt;foreign-keys&gt;&lt;key app="EN" db-id="e5z022x2i5rsv9etdx1p9vwtxzfzdxa5arxv" timestamp="1556652360" guid="7230c750-05b4-43a4-9be9-814aa20a521e"&gt;601&lt;/key&gt;&lt;/foreign-keys&gt;&lt;ref-type name="Journal Article"&gt;17&lt;/ref-type&gt;&lt;contributors&gt;&lt;authors&gt;&lt;author&gt;Harkins, A. B.&lt;/author&gt;&lt;author&gt;Kurebayashi, N.&lt;/author&gt;&lt;author&gt;Baylor, S. M.&lt;/author&gt;&lt;/authors&gt;&lt;/contributors&gt;&lt;auth-address&gt;Department of Physiology, University of Pennsylvania School of Medicine, Philadelphia 19104-6085.&lt;/auth-address&gt;&lt;titles&gt;&lt;title&gt;Resting myoplasmic free calcium in frog skeletal muscle fibers estimated with fluo-3&lt;/title&gt;&lt;secondary-title&gt;Biophys J&lt;/secondary-title&gt;&lt;/titles&gt;&lt;periodical&gt;&lt;full-title&gt;Biophysical Journal&lt;/full-title&gt;&lt;abbr-1&gt;Biophys. J.&lt;/abbr-1&gt;&lt;abbr-2&gt;Biophys J&lt;/abbr-2&gt;&lt;/periodical&gt;&lt;pages&gt;865-81&lt;/pages&gt;&lt;volume&gt;65&lt;/volume&gt;&lt;number&gt;2&lt;/number&gt;&lt;edition&gt;1993/08/01&lt;/edition&gt;&lt;keywords&gt;&lt;keyword&gt;Action Potentials/physiology&lt;/keyword&gt;&lt;keyword&gt;Aniline Compounds&lt;/keyword&gt;&lt;keyword&gt;Animals&lt;/keyword&gt;&lt;keyword&gt;Calcium/*metabolism&lt;/keyword&gt;&lt;keyword&gt;Fluorescence Polarization&lt;/keyword&gt;&lt;keyword&gt;Fluorescent Dyes&lt;/keyword&gt;&lt;keyword&gt;Fructose-Bisphosphate Aldolase/metabolism&lt;/keyword&gt;&lt;keyword&gt;In Vitro Techniques&lt;/keyword&gt;&lt;keyword&gt;Kinetics&lt;/keyword&gt;&lt;keyword&gt;Light&lt;/keyword&gt;&lt;keyword&gt;Muscles/*metabolism/physiology&lt;/keyword&gt;&lt;keyword&gt;Rana temporaria&lt;/keyword&gt;&lt;keyword&gt;Spectrometry, Fluorescence&lt;/keyword&gt;&lt;keyword&gt;Spectrophotometry&lt;/keyword&gt;&lt;keyword&gt;Xanthenes&lt;/keyword&gt;&lt;/keywords&gt;&lt;dates&gt;&lt;year&gt;1993&lt;/year&gt;&lt;pub-dates&gt;&lt;date&gt;Aug&lt;/date&gt;&lt;/pub-dates&gt;&lt;/dates&gt;&lt;isbn&gt;0006-3495 (Print)&amp;#xD;0006-3495 (Linking)&lt;/isbn&gt;&lt;accession-num&gt;8218910&lt;/accession-num&gt;&lt;urls&gt;&lt;related-urls&gt;&lt;url&gt;https://www.ncbi.nlm.nih.gov/pubmed/8218910&lt;/url&gt;&lt;/related-urls&gt;&lt;/urls&gt;&lt;custom2&gt;PMC1225787&lt;/custom2&gt;&lt;electronic-resource-num&gt;10.1016/S0006-3495(93)81112-3&lt;/electronic-resource-num&gt;&lt;/record&gt;&lt;/Cite&gt;&lt;/EndNote&gt;</w:instrText>
      </w:r>
      <w:r w:rsidRPr="00A22717">
        <w:fldChar w:fldCharType="separate"/>
      </w:r>
      <w:r w:rsidR="00853EC1" w:rsidRPr="00A22717">
        <w:rPr>
          <w:noProof/>
          <w:vertAlign w:val="superscript"/>
        </w:rPr>
        <w:t>35</w:t>
      </w:r>
      <w:r w:rsidRPr="00A22717">
        <w:fldChar w:fldCharType="end"/>
      </w:r>
      <w:r w:rsidRPr="00A22717">
        <w:t>. It was shown that Fluo-4 can also bind and label calcium containing particles</w:t>
      </w:r>
      <w:r w:rsidRPr="00A22717">
        <w:fldChar w:fldCharType="begin"/>
      </w:r>
      <w:r w:rsidR="00853EC1" w:rsidRPr="00A22717">
        <w:instrText xml:space="preserve"> ADDIN EN.CITE &lt;EndNote&gt;&lt;Cite&gt;&lt;Author&gt;Hernandez-Santana&lt;/Author&gt;&lt;Year&gt;2011&lt;/Year&gt;&lt;RecNum&gt;587&lt;/RecNum&gt;&lt;DisplayText&gt;&lt;style face="superscript"&gt;36&lt;/style&gt;&lt;/DisplayText&gt;&lt;record&gt;&lt;rec-number&gt;587&lt;/rec-number&gt;&lt;foreign-keys&gt;&lt;key app="EN" db-id="e5z022x2i5rsv9etdx1p9vwtxzfzdxa5arxv" timestamp="1554842347" guid="7b72f936-a9c0-4db5-a422-6e9d2eb625b0"&gt;587&lt;/key&gt;&lt;/foreign-keys&gt;&lt;ref-type name="Journal Article"&gt;17&lt;/ref-type&gt;&lt;contributors&gt;&lt;authors&gt;&lt;author&gt;Hernandez-Santana, A.&lt;/author&gt;&lt;author&gt;Yavorskyy, A.&lt;/author&gt;&lt;author&gt;Loughran, S. T.&lt;/author&gt;&lt;author&gt;McCarthy, G. M.&lt;/author&gt;&lt;author&gt;McMahon, G. P.&lt;/author&gt;&lt;/authors&gt;&lt;/contributors&gt;&lt;auth-address&gt;Bioanalytical Chemistry &amp;amp; Diagnostics Group, School of Chemical Sciences, Dublin City University, Ireland.&lt;/auth-address&gt;&lt;titles&gt;&lt;title&gt;New approaches in the detection of calcium-containing microcrystals in synovial fluid&lt;/title&gt;&lt;secondary-title&gt;Bioanalysis&lt;/secondary-title&gt;&lt;/titles&gt;&lt;periodical&gt;&lt;full-title&gt;Bioanalysis&lt;/full-title&gt;&lt;abbr-1&gt;Bioanalysis&lt;/abbr-1&gt;&lt;abbr-2&gt;Bioanalysis&lt;/abbr-2&gt;&lt;/periodical&gt;&lt;pages&gt;1085-91&lt;/pages&gt;&lt;volume&gt;3&lt;/volume&gt;&lt;number&gt;10&lt;/number&gt;&lt;edition&gt;2011/05/19&lt;/edition&gt;&lt;keywords&gt;&lt;keyword&gt;Aniline Compounds/chemistry&lt;/keyword&gt;&lt;keyword&gt;Arthritis, Rheumatoid/diagnosis&lt;/keyword&gt;&lt;keyword&gt;Calcium Oxalate/analysis&lt;/keyword&gt;&lt;keyword&gt;Calcium Pyrophosphate/*analysis&lt;/keyword&gt;&lt;keyword&gt;Crystallization&lt;/keyword&gt;&lt;keyword&gt;Flow Cytometry/methods&lt;/keyword&gt;&lt;keyword&gt;Gout/diagnosis&lt;/keyword&gt;&lt;keyword&gt;Humans&lt;/keyword&gt;&lt;keyword&gt;Microscopy, Fluorescence/*methods&lt;/keyword&gt;&lt;keyword&gt;Osteoarthritis/diagnosis&lt;/keyword&gt;&lt;keyword&gt;Synovial Fluid/*chemistry&lt;/keyword&gt;&lt;keyword&gt;Xanthenes/chemistry&lt;/keyword&gt;&lt;/keywords&gt;&lt;dates&gt;&lt;year&gt;2011&lt;/year&gt;&lt;pub-dates&gt;&lt;date&gt;May&lt;/date&gt;&lt;/pub-dates&gt;&lt;/dates&gt;&lt;isbn&gt;1757-6199 (Electronic)&amp;#xD;1757-6180 (Linking)&lt;/isbn&gt;&lt;accession-num&gt;21585303&lt;/accession-num&gt;&lt;urls&gt;&lt;related-urls&gt;&lt;url&gt;https://www.ncbi.nlm.nih.gov/pubmed/21585303&lt;/url&gt;&lt;/related-urls&gt;&lt;/urls&gt;&lt;custom2&gt;PMC3109550&lt;/custom2&gt;&lt;electronic-resource-num&gt;10.4155/BIO.11.35&lt;/electronic-resource-num&gt;&lt;/record&gt;&lt;/Cite&gt;&lt;/EndNote&gt;</w:instrText>
      </w:r>
      <w:r w:rsidRPr="00A22717">
        <w:fldChar w:fldCharType="separate"/>
      </w:r>
      <w:r w:rsidR="00853EC1" w:rsidRPr="00A22717">
        <w:rPr>
          <w:noProof/>
          <w:vertAlign w:val="superscript"/>
        </w:rPr>
        <w:t>36</w:t>
      </w:r>
      <w:r w:rsidRPr="00A22717">
        <w:fldChar w:fldCharType="end"/>
      </w:r>
      <w:r w:rsidRPr="00A22717">
        <w:t xml:space="preserve">. </w:t>
      </w:r>
      <w:r w:rsidR="009A0125" w:rsidRPr="00A22717">
        <w:t xml:space="preserve">In addition, </w:t>
      </w:r>
      <w:r w:rsidRPr="00A22717">
        <w:t xml:space="preserve">Fluo-4 has been </w:t>
      </w:r>
      <w:r w:rsidR="005761D4" w:rsidRPr="00A22717">
        <w:t>shown</w:t>
      </w:r>
      <w:r w:rsidRPr="00A22717">
        <w:t xml:space="preserve"> to </w:t>
      </w:r>
      <w:r w:rsidR="005761D4" w:rsidRPr="00A22717">
        <w:t xml:space="preserve">assess </w:t>
      </w:r>
      <w:r w:rsidRPr="00A22717">
        <w:t xml:space="preserve">calcium </w:t>
      </w:r>
      <w:r w:rsidR="005761D4" w:rsidRPr="00A22717">
        <w:t>particles</w:t>
      </w:r>
      <w:r w:rsidRPr="00A22717">
        <w:t xml:space="preserve"> in the synovial fluid of patients with arthritis using flow cytometry</w:t>
      </w:r>
      <w:r w:rsidRPr="00A22717">
        <w:fldChar w:fldCharType="begin"/>
      </w:r>
      <w:r w:rsidR="00853EC1" w:rsidRPr="00A22717">
        <w:instrText xml:space="preserve"> ADDIN EN.CITE &lt;EndNote&gt;&lt;Cite&gt;&lt;Author&gt;Hernandez-Santana&lt;/Author&gt;&lt;Year&gt;2011&lt;/Year&gt;&lt;RecNum&gt;587&lt;/RecNum&gt;&lt;DisplayText&gt;&lt;style face="superscript"&gt;36&lt;/style&gt;&lt;/DisplayText&gt;&lt;record&gt;&lt;rec-number&gt;587&lt;/rec-number&gt;&lt;foreign-keys&gt;&lt;key app="EN" db-id="e5z022x2i5rsv9etdx1p9vwtxzfzdxa5arxv" timestamp="1554842347" guid="7b72f936-a9c0-4db5-a422-6e9d2eb625b0"&gt;587&lt;/key&gt;&lt;/foreign-keys&gt;&lt;ref-type name="Journal Article"&gt;17&lt;/ref-type&gt;&lt;contributors&gt;&lt;authors&gt;&lt;author&gt;Hernandez-Santana, A.&lt;/author&gt;&lt;author&gt;Yavorskyy, A.&lt;/author&gt;&lt;author&gt;Loughran, S. T.&lt;/author&gt;&lt;author&gt;McCarthy, G. M.&lt;/author&gt;&lt;author&gt;McMahon, G. P.&lt;/author&gt;&lt;/authors&gt;&lt;/contributors&gt;&lt;auth-address&gt;Bioanalytical Chemistry &amp;amp; Diagnostics Group, School of Chemical Sciences, Dublin City University, Ireland.&lt;/auth-address&gt;&lt;titles&gt;&lt;title&gt;New approaches in the detection of calcium-containing microcrystals in synovial fluid&lt;/title&gt;&lt;secondary-title&gt;Bioanalysis&lt;/secondary-title&gt;&lt;/titles&gt;&lt;periodical&gt;&lt;full-title&gt;Bioanalysis&lt;/full-title&gt;&lt;abbr-1&gt;Bioanalysis&lt;/abbr-1&gt;&lt;abbr-2&gt;Bioanalysis&lt;/abbr-2&gt;&lt;/periodical&gt;&lt;pages&gt;1085-91&lt;/pages&gt;&lt;volume&gt;3&lt;/volume&gt;&lt;number&gt;10&lt;/number&gt;&lt;edition&gt;2011/05/19&lt;/edition&gt;&lt;keywords&gt;&lt;keyword&gt;Aniline Compounds/chemistry&lt;/keyword&gt;&lt;keyword&gt;Arthritis, Rheumatoid/diagnosis&lt;/keyword&gt;&lt;keyword&gt;Calcium Oxalate/analysis&lt;/keyword&gt;&lt;keyword&gt;Calcium Pyrophosphate/*analysis&lt;/keyword&gt;&lt;keyword&gt;Crystallization&lt;/keyword&gt;&lt;keyword&gt;Flow Cytometry/methods&lt;/keyword&gt;&lt;keyword&gt;Gout/diagnosis&lt;/keyword&gt;&lt;keyword&gt;Humans&lt;/keyword&gt;&lt;keyword&gt;Microscopy, Fluorescence/*methods&lt;/keyword&gt;&lt;keyword&gt;Osteoarthritis/diagnosis&lt;/keyword&gt;&lt;keyword&gt;Synovial Fluid/*chemistry&lt;/keyword&gt;&lt;keyword&gt;Xanthenes/chemistry&lt;/keyword&gt;&lt;/keywords&gt;&lt;dates&gt;&lt;year&gt;2011&lt;/year&gt;&lt;pub-dates&gt;&lt;date&gt;May&lt;/date&gt;&lt;/pub-dates&gt;&lt;/dates&gt;&lt;isbn&gt;1757-6199 (Electronic)&amp;#xD;1757-6180 (Linking)&lt;/isbn&gt;&lt;accession-num&gt;21585303&lt;/accession-num&gt;&lt;urls&gt;&lt;related-urls&gt;&lt;url&gt;https://www.ncbi.nlm.nih.gov/pubmed/21585303&lt;/url&gt;&lt;/related-urls&gt;&lt;/urls&gt;&lt;custom2&gt;PMC3109550&lt;/custom2&gt;&lt;electronic-resource-num&gt;10.4155/BIO.11.35&lt;/electronic-resource-num&gt;&lt;/record&gt;&lt;/Cite&gt;&lt;/EndNote&gt;</w:instrText>
      </w:r>
      <w:r w:rsidRPr="00A22717">
        <w:fldChar w:fldCharType="separate"/>
      </w:r>
      <w:r w:rsidR="00853EC1" w:rsidRPr="00A22717">
        <w:rPr>
          <w:noProof/>
          <w:vertAlign w:val="superscript"/>
        </w:rPr>
        <w:t>36</w:t>
      </w:r>
      <w:r w:rsidRPr="00A22717">
        <w:fldChar w:fldCharType="end"/>
      </w:r>
      <w:r w:rsidRPr="00A22717">
        <w:t xml:space="preserve">. </w:t>
      </w:r>
      <w:r w:rsidR="009A0125" w:rsidRPr="00A22717">
        <w:t xml:space="preserve">Thus, we used Fluo-4 AM for these studies. </w:t>
      </w:r>
    </w:p>
    <w:p w14:paraId="35347C0C" w14:textId="77777777" w:rsidR="000C6C18" w:rsidRPr="00A22717" w:rsidRDefault="000C6C18" w:rsidP="000B6226"/>
    <w:p w14:paraId="17FC7210" w14:textId="40572FAD" w:rsidR="000C6C18" w:rsidRPr="00A22717" w:rsidRDefault="000C6C18" w:rsidP="000B6226">
      <w:r w:rsidRPr="00A22717">
        <w:t>All samples were continuously injected into the platform</w:t>
      </w:r>
      <w:r w:rsidR="0045092E" w:rsidRPr="00A22717">
        <w:t xml:space="preserve"> for accurate detection</w:t>
      </w:r>
      <w:r w:rsidRPr="00A22717">
        <w:t xml:space="preserve">. </w:t>
      </w:r>
      <w:r w:rsidR="0045092E" w:rsidRPr="00A22717">
        <w:t>Determining the</w:t>
      </w:r>
      <w:r w:rsidRPr="00A22717">
        <w:t xml:space="preserve"> concentration and particle size depends on the flow rate, as a high flow rate (i.e.</w:t>
      </w:r>
      <w:r w:rsidR="00A22717">
        <w:t>,</w:t>
      </w:r>
      <w:r w:rsidRPr="00A22717">
        <w:t xml:space="preserve"> 50 µ</w:t>
      </w:r>
      <w:r w:rsidR="00E1659E">
        <w:t>L</w:t>
      </w:r>
      <w:r w:rsidRPr="00A22717">
        <w:t>/min) can affect accurate assessment of the concentration</w:t>
      </w:r>
      <w:r w:rsidR="0045092E" w:rsidRPr="00A22717">
        <w:t>,</w:t>
      </w:r>
      <w:r w:rsidRPr="00A22717">
        <w:t xml:space="preserve"> as well as the particle size compared to a static setting and a low</w:t>
      </w:r>
      <w:r w:rsidR="0045092E" w:rsidRPr="00A22717">
        <w:t>er</w:t>
      </w:r>
      <w:r w:rsidRPr="00A22717">
        <w:t xml:space="preserve"> flow rate (</w:t>
      </w:r>
      <w:proofErr w:type="gramStart"/>
      <w:r w:rsidRPr="00A22717">
        <w:t>i.e.</w:t>
      </w:r>
      <w:proofErr w:type="gramEnd"/>
      <w:r w:rsidRPr="00A22717">
        <w:t xml:space="preserve"> 20 µ</w:t>
      </w:r>
      <w:r w:rsidR="00E1659E">
        <w:t>L</w:t>
      </w:r>
      <w:r w:rsidRPr="00A22717">
        <w:t>/min)</w:t>
      </w:r>
      <w:r w:rsidRPr="00A22717">
        <w:fldChar w:fldCharType="begin">
          <w:fldData xml:space="preserve">PEVuZE5vdGU+PENpdGU+PEF1dGhvcj5Ub25nPC9BdXRob3I+PFllYXI+MjAxNjwvWWVhcj48UmVj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</w:fldData>
        </w:fldChar>
      </w:r>
      <w:r w:rsidR="00853EC1" w:rsidRPr="00A22717">
        <w:instrText xml:space="preserve"> ADDIN EN.CITE </w:instrText>
      </w:r>
      <w:r w:rsidR="00853EC1" w:rsidRPr="00A22717">
        <w:fldChar w:fldCharType="begin">
          <w:fldData xml:space="preserve">PEVuZE5vdGU+PENpdGU+PEF1dGhvcj5Ub25nPC9BdXRob3I+PFllYXI+MjAxNjwvWWVhcj48UmVj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</w:fldData>
        </w:fldChar>
      </w:r>
      <w:r w:rsidR="00853EC1" w:rsidRPr="00A22717">
        <w:instrText xml:space="preserve"> ADDIN EN.CITE.DATA </w:instrText>
      </w:r>
      <w:r w:rsidR="00853EC1" w:rsidRPr="00A22717">
        <w:fldChar w:fldCharType="end"/>
      </w:r>
      <w:r w:rsidRPr="00A22717">
        <w:fldChar w:fldCharType="separate"/>
      </w:r>
      <w:r w:rsidR="00853EC1" w:rsidRPr="00A22717">
        <w:rPr>
          <w:noProof/>
          <w:vertAlign w:val="superscript"/>
        </w:rPr>
        <w:t>37</w:t>
      </w:r>
      <w:r w:rsidRPr="00A22717">
        <w:fldChar w:fldCharType="end"/>
      </w:r>
      <w:r w:rsidRPr="00A22717">
        <w:t xml:space="preserve">. Thus, a steady slow flow rate </w:t>
      </w:r>
      <w:r w:rsidR="009A0125" w:rsidRPr="00A22717">
        <w:t>provides</w:t>
      </w:r>
      <w:r w:rsidRPr="00A22717">
        <w:t xml:space="preserve"> accurate measurement of the number of particles</w:t>
      </w:r>
      <w:r w:rsidR="009D0722" w:rsidRPr="00A22717">
        <w:t xml:space="preserve"> present</w:t>
      </w:r>
      <w:r w:rsidRPr="00A22717">
        <w:t xml:space="preserve"> in samples. Other important parameters that might affect the particle count and size include the camera level, detection threshold, and focus</w:t>
      </w:r>
      <w:r w:rsidRPr="00A22717">
        <w:fldChar w:fldCharType="begin">
          <w:fldData xml:space="preserve">PEVuZE5vdGU+PENpdGU+PEF1dGhvcj5NYWFzPC9BdXRob3I+PFllYXI+MjAxNTwvWWVhcj48UmVj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</w:fldData>
        </w:fldChar>
      </w:r>
      <w:r w:rsidR="00853EC1" w:rsidRPr="00A22717">
        <w:instrText xml:space="preserve"> ADDIN EN.CITE </w:instrText>
      </w:r>
      <w:r w:rsidR="00853EC1" w:rsidRPr="00A22717">
        <w:fldChar w:fldCharType="begin">
          <w:fldData xml:space="preserve">PEVuZE5vdGU+PENpdGU+PEF1dGhvcj5NYWFzPC9BdXRob3I+PFllYXI+MjAxNTwvWWVhcj48UmVj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</w:fldData>
        </w:fldChar>
      </w:r>
      <w:r w:rsidR="00853EC1" w:rsidRPr="00A22717">
        <w:instrText xml:space="preserve"> ADDIN EN.CITE.DATA </w:instrText>
      </w:r>
      <w:r w:rsidR="00853EC1" w:rsidRPr="00A22717">
        <w:fldChar w:fldCharType="end"/>
      </w:r>
      <w:r w:rsidRPr="00A22717">
        <w:fldChar w:fldCharType="separate"/>
      </w:r>
      <w:r w:rsidR="00853EC1" w:rsidRPr="00A22717">
        <w:rPr>
          <w:noProof/>
          <w:vertAlign w:val="superscript"/>
        </w:rPr>
        <w:t>38-40</w:t>
      </w:r>
      <w:r w:rsidRPr="00A22717">
        <w:fldChar w:fldCharType="end"/>
      </w:r>
      <w:r w:rsidRPr="00A22717">
        <w:t xml:space="preserve">. </w:t>
      </w:r>
      <w:r w:rsidR="005C3A96" w:rsidRPr="00A22717">
        <w:t xml:space="preserve">A </w:t>
      </w:r>
      <w:r w:rsidRPr="00A22717">
        <w:t xml:space="preserve">consistent particle measurement in samples (CV </w:t>
      </w:r>
      <w:r w:rsidR="00E1659E">
        <w:t>approx.</w:t>
      </w:r>
      <w:r w:rsidRPr="00A22717">
        <w:t xml:space="preserve"> 20%)</w:t>
      </w:r>
      <w:r w:rsidR="005C3A96" w:rsidRPr="00A22717">
        <w:t xml:space="preserve"> was observed in the current study</w:t>
      </w:r>
      <w:r w:rsidRPr="00A22717">
        <w:t xml:space="preserve">, which was consistent with </w:t>
      </w:r>
      <w:r w:rsidR="00D25999" w:rsidRPr="00A22717">
        <w:t xml:space="preserve">findings from </w:t>
      </w:r>
      <w:r w:rsidRPr="00A22717">
        <w:t>another study</w:t>
      </w:r>
      <w:r w:rsidRPr="00A22717">
        <w:fldChar w:fldCharType="begin">
          <w:fldData xml:space="preserve">PEVuZE5vdGU+PENpdGU+PEF1dGhvcj5Ib2xlPC9BdXRob3I+PFllYXI+MjAxMzwvWWVhcj48UmVj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</w:fldData>
        </w:fldChar>
      </w:r>
      <w:r w:rsidR="00853EC1" w:rsidRPr="00A22717">
        <w:instrText xml:space="preserve"> ADDIN EN.CITE </w:instrText>
      </w:r>
      <w:r w:rsidR="00853EC1" w:rsidRPr="00A22717">
        <w:fldChar w:fldCharType="begin">
          <w:fldData xml:space="preserve">PEVuZE5vdGU+PENpdGU+PEF1dGhvcj5Ib2xlPC9BdXRob3I+PFllYXI+MjAxMzwvWWVhcj48UmVj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</w:fldData>
        </w:fldChar>
      </w:r>
      <w:r w:rsidR="00853EC1" w:rsidRPr="00A22717">
        <w:instrText xml:space="preserve"> ADDIN EN.CITE.DATA </w:instrText>
      </w:r>
      <w:r w:rsidR="00853EC1" w:rsidRPr="00A22717">
        <w:fldChar w:fldCharType="end"/>
      </w:r>
      <w:r w:rsidRPr="00A22717">
        <w:fldChar w:fldCharType="separate"/>
      </w:r>
      <w:r w:rsidR="00853EC1" w:rsidRPr="00A22717">
        <w:rPr>
          <w:noProof/>
          <w:vertAlign w:val="superscript"/>
        </w:rPr>
        <w:t>39</w:t>
      </w:r>
      <w:r w:rsidRPr="00A22717">
        <w:fldChar w:fldCharType="end"/>
      </w:r>
      <w:r w:rsidRPr="00A22717">
        <w:t xml:space="preserve">. </w:t>
      </w:r>
      <w:r w:rsidR="00D25999" w:rsidRPr="00A22717">
        <w:t>Lastly, t</w:t>
      </w:r>
      <w:r w:rsidR="005C3A96" w:rsidRPr="00A22717">
        <w:t xml:space="preserve">he presence of nanocrystals in human urine has been confirmed </w:t>
      </w:r>
      <w:r w:rsidRPr="00A22717">
        <w:t>using electron microscopy</w:t>
      </w:r>
      <w:r w:rsidRPr="00A22717">
        <w:fldChar w:fldCharType="begin"/>
      </w:r>
      <w:r w:rsidR="00853EC1" w:rsidRPr="00A22717">
        <w:instrText xml:space="preserve"> ADDIN EN.CITE &lt;EndNote&gt;&lt;Cite&gt;&lt;Author&gt;Kumar&lt;/Author&gt;&lt;Year&gt;2020&lt;/Year&gt;&lt;RecNum&gt;840&lt;/RecNum&gt;&lt;DisplayText&gt;&lt;style face="superscript"&gt;29&lt;/style&gt;&lt;/DisplayText&gt;&lt;record&gt;&lt;rec-number&gt;840&lt;/rec-number&gt;&lt;foreign-keys&gt;&lt;key app="EN" db-id="e5z022x2i5rsv9etdx1p9vwtxzfzdxa5arxv" timestamp="1599953254" guid="633ebc72-fb5d-4347-8518-977a2b84480e"&gt;840&lt;/key&gt;&lt;/foreign-keys&gt;&lt;ref-type name="Journal Article"&gt;17&lt;/ref-type&gt;&lt;contributors&gt;&lt;authors&gt;&lt;author&gt;Kumar, P.&lt;/author&gt;&lt;author&gt;Patel, M.&lt;/author&gt;&lt;author&gt;Thomas, V.&lt;/author&gt;&lt;author&gt;Knight, J.&lt;/author&gt;&lt;author&gt;Holmes, R. P.&lt;/author&gt;&lt;author&gt;Mitchell, T.&lt;/author&gt;&lt;/authors&gt;&lt;/contributors&gt;&lt;auth-address&gt;Department of Urology, University of Alabama at Birmingham, Birmingham, Alabama, USA.&amp;#xD;Department of Materials Science and Engineering, University of Alabama at Birmingham, Birmingham, Alabama, USA.&lt;/auth-address&gt;&lt;titles&gt;&lt;title&gt;Dietary Oxalate Induces Urinary Nanocrystals in Humans&lt;/title&gt;&lt;secondary-title&gt;Kidney International Reports&lt;/secondary-title&gt;&lt;/titles&gt;&lt;pages&gt;1040-1051&lt;/pages&gt;&lt;volume&gt;5&lt;/volume&gt;&lt;number&gt;7&lt;/number&gt;&lt;edition&gt;2020/07/11&lt;/edition&gt;&lt;keywords&gt;&lt;keyword&gt;crystalluria&lt;/keyword&gt;&lt;keyword&gt;kidney stones&lt;/keyword&gt;&lt;keyword&gt;nanoparticle tracking analysis&lt;/keyword&gt;&lt;keyword&gt;oxalate&lt;/keyword&gt;&lt;/keywords&gt;&lt;dates&gt;&lt;year&gt;2020&lt;/year&gt;&lt;pub-dates&gt;&lt;date&gt;Jul&lt;/date&gt;&lt;/pub-dates&gt;&lt;/dates&gt;&lt;isbn&gt;2468-0249&lt;/isbn&gt;&lt;accession-num&gt;32647761&lt;/accession-num&gt;&lt;urls&gt;&lt;/urls&gt;&lt;custom2&gt;PMC7335953&lt;/custom2&gt;&lt;electronic-resource-num&gt;10.1016/j.ekir.2020.04.029&lt;/electronic-resource-num&gt;&lt;remote-database-provider&gt;NLM&lt;/remote-database-provider&gt;&lt;language&gt;eng&lt;/language&gt;&lt;/record&gt;&lt;/Cite&gt;&lt;/EndNote&gt;</w:instrText>
      </w:r>
      <w:r w:rsidRPr="00A22717">
        <w:fldChar w:fldCharType="separate"/>
      </w:r>
      <w:r w:rsidR="00853EC1" w:rsidRPr="00A22717">
        <w:rPr>
          <w:noProof/>
          <w:vertAlign w:val="superscript"/>
        </w:rPr>
        <w:t>29</w:t>
      </w:r>
      <w:r w:rsidRPr="00A22717">
        <w:fldChar w:fldCharType="end"/>
      </w:r>
      <w:r w:rsidRPr="00A22717">
        <w:t xml:space="preserve">. </w:t>
      </w:r>
      <w:r w:rsidR="005C3A96" w:rsidRPr="00A22717">
        <w:t>This research demonstrates</w:t>
      </w:r>
      <w:r w:rsidRPr="00A22717">
        <w:t xml:space="preserve"> NTA can successfully measure </w:t>
      </w:r>
      <w:r w:rsidR="0045092E" w:rsidRPr="00A22717">
        <w:t>urinary</w:t>
      </w:r>
      <w:r w:rsidRPr="00A22717">
        <w:t xml:space="preserve"> nanocrystals </w:t>
      </w:r>
      <w:r w:rsidR="0045092E" w:rsidRPr="00A22717">
        <w:t>from humans</w:t>
      </w:r>
      <w:r w:rsidRPr="00A22717">
        <w:t>.</w:t>
      </w:r>
      <w:r w:rsidR="00A22717">
        <w:t xml:space="preserve"> </w:t>
      </w:r>
    </w:p>
    <w:p w14:paraId="270851FA" w14:textId="77777777" w:rsidR="000C6C18" w:rsidRPr="00A22717" w:rsidRDefault="000C6C18" w:rsidP="000B6226"/>
    <w:p w14:paraId="4AB09113" w14:textId="1C8050EE" w:rsidR="000C6C18" w:rsidRPr="00A22717" w:rsidRDefault="000C6C18" w:rsidP="000B6226">
      <w:r w:rsidRPr="00A22717">
        <w:t>One advantage of this protocol is the use of Fluo-4</w:t>
      </w:r>
      <w:r w:rsidR="009D0722" w:rsidRPr="00A22717">
        <w:t xml:space="preserve"> </w:t>
      </w:r>
      <w:r w:rsidRPr="00A22717">
        <w:t xml:space="preserve">AM to evaluate calcium containing particles in solution. Another advantage is the minimal variability observed in detecting nanocrystals within samples. One limitation of NTA in this setting, is the inability to distinguish the morphology of nanocrystals. However, this method could be beneficial to detect crystalluria for predicting stone risk in individuals with a history of calcium containing kidney stones. This protocol cannot replace current methodologies but </w:t>
      </w:r>
      <w:r w:rsidR="0045092E" w:rsidRPr="00A22717">
        <w:t>may provide new insight about</w:t>
      </w:r>
      <w:r w:rsidRPr="00A22717">
        <w:t xml:space="preserve"> urinary nanocrystals. The use of NTA to assess urinary calcium containing crystals is a novel approach that </w:t>
      </w:r>
      <w:r w:rsidR="00291528" w:rsidRPr="00A22717">
        <w:t xml:space="preserve">should highlight the importance of </w:t>
      </w:r>
      <w:proofErr w:type="spellStart"/>
      <w:r w:rsidRPr="00A22717">
        <w:t>nanocrystalluria</w:t>
      </w:r>
      <w:proofErr w:type="spellEnd"/>
      <w:r w:rsidRPr="00A22717">
        <w:t xml:space="preserve"> beyond standard microscopy and methods mentioned above. </w:t>
      </w:r>
      <w:r w:rsidR="00291528" w:rsidRPr="00A22717">
        <w:t xml:space="preserve">Additional investigations are warranted to </w:t>
      </w:r>
      <w:r w:rsidRPr="00A22717">
        <w:t xml:space="preserve">explore the reliability of this method in the kidney stone population. </w:t>
      </w:r>
    </w:p>
    <w:p w14:paraId="29F277BC" w14:textId="77777777" w:rsidR="006E4797" w:rsidRPr="00A22717" w:rsidRDefault="006E4797" w:rsidP="000B6226"/>
    <w:p w14:paraId="55E821E4" w14:textId="77777777" w:rsidR="006E4797" w:rsidRPr="00A22717" w:rsidRDefault="00551D82" w:rsidP="000B6226">
      <w:pPr>
        <w:pBdr>
          <w:top w:val="nil"/>
          <w:left w:val="nil"/>
          <w:bottom w:val="nil"/>
          <w:right w:val="nil"/>
          <w:between w:val="nil"/>
        </w:pBdr>
      </w:pPr>
      <w:r w:rsidRPr="00A22717">
        <w:rPr>
          <w:b/>
        </w:rPr>
        <w:t xml:space="preserve">ACKNOWLEDGMENTS: </w:t>
      </w:r>
    </w:p>
    <w:p w14:paraId="68B10BF2" w14:textId="6A2026AB" w:rsidR="00C37E9F" w:rsidRPr="00A22717" w:rsidRDefault="000C6C18" w:rsidP="000B6226">
      <w:r w:rsidRPr="00A22717">
        <w:t>The authors thank all study participa</w:t>
      </w:r>
      <w:r w:rsidR="001166C9" w:rsidRPr="00A22717">
        <w:t>nts</w:t>
      </w:r>
      <w:r w:rsidRPr="00A22717">
        <w:t xml:space="preserve"> and the UAB CCTS </w:t>
      </w:r>
      <w:proofErr w:type="spellStart"/>
      <w:r w:rsidRPr="00A22717">
        <w:t>Bionutrition</w:t>
      </w:r>
      <w:proofErr w:type="spellEnd"/>
      <w:r w:rsidRPr="00A22717">
        <w:t xml:space="preserve"> Core and UAB High Resolution Imaging Service Center for their contributions. This work was supported by NIH grants DK106284 and DK123542 (TM), and UL1TR003096 (National Center for Advancing Translational Sciences).</w:t>
      </w:r>
    </w:p>
    <w:p w14:paraId="11F82C26" w14:textId="77777777" w:rsidR="000C6C18" w:rsidRPr="00355CD0" w:rsidRDefault="000C6C18" w:rsidP="000B6226">
      <w:pPr>
        <w:rPr>
          <w:b/>
        </w:rPr>
      </w:pPr>
    </w:p>
    <w:p w14:paraId="6B2434BA" w14:textId="77777777" w:rsidR="006E4797" w:rsidRPr="00A22717" w:rsidRDefault="00551D82" w:rsidP="000B6226">
      <w:pPr>
        <w:pBdr>
          <w:top w:val="nil"/>
          <w:left w:val="nil"/>
          <w:bottom w:val="nil"/>
          <w:right w:val="nil"/>
          <w:between w:val="nil"/>
        </w:pBdr>
      </w:pPr>
      <w:r w:rsidRPr="00A22717">
        <w:rPr>
          <w:b/>
        </w:rPr>
        <w:t xml:space="preserve">DISCLOSURES: </w:t>
      </w:r>
    </w:p>
    <w:p w14:paraId="6707C066" w14:textId="77777777" w:rsidR="006E4797" w:rsidRPr="00A22717" w:rsidRDefault="001D37D6" w:rsidP="000B6226">
      <w:r w:rsidRPr="00A22717">
        <w:t>The authors declare no conflicts of interest.</w:t>
      </w:r>
    </w:p>
    <w:p w14:paraId="2F6CFA93" w14:textId="77777777" w:rsidR="001D37D6" w:rsidRPr="00A22717" w:rsidRDefault="001D37D6" w:rsidP="000B6226"/>
    <w:p w14:paraId="4E462884" w14:textId="303B7819" w:rsidR="000C6C18" w:rsidRPr="00A22717" w:rsidRDefault="00551D82" w:rsidP="000B6226">
      <w:pPr>
        <w:rPr>
          <w:b/>
        </w:rPr>
      </w:pPr>
      <w:r w:rsidRPr="00355CD0">
        <w:rPr>
          <w:b/>
        </w:rPr>
        <w:t>REFERENCES:</w:t>
      </w:r>
      <w:r w:rsidRPr="00355CD0">
        <w:t xml:space="preserve"> </w:t>
      </w:r>
    </w:p>
    <w:p w14:paraId="584CA746" w14:textId="77777777" w:rsidR="003B45FC" w:rsidRPr="00355CD0" w:rsidRDefault="000C6C18" w:rsidP="000B6226">
      <w:pPr>
        <w:pStyle w:val="EndNoteBibliography"/>
        <w:rPr>
          <w:noProof/>
        </w:rPr>
      </w:pPr>
      <w:r w:rsidRPr="00A22717">
        <w:fldChar w:fldCharType="begin"/>
      </w:r>
      <w:r w:rsidRPr="00A22717">
        <w:instrText xml:space="preserve"> ADDIN EN.REFLIST </w:instrText>
      </w:r>
      <w:r w:rsidRPr="00A22717">
        <w:fldChar w:fldCharType="separate"/>
      </w:r>
      <w:r w:rsidR="003B45FC" w:rsidRPr="00355CD0">
        <w:rPr>
          <w:noProof/>
        </w:rPr>
        <w:t>1</w:t>
      </w:r>
      <w:r w:rsidR="003B45FC" w:rsidRPr="00355CD0">
        <w:rPr>
          <w:noProof/>
        </w:rPr>
        <w:tab/>
        <w:t xml:space="preserve">Fogazzi, G. B. Crystalluria: a neglected aspect of urinary sediment analysis. </w:t>
      </w:r>
      <w:r w:rsidR="003B45FC" w:rsidRPr="00355CD0">
        <w:rPr>
          <w:i/>
          <w:noProof/>
        </w:rPr>
        <w:t>Nephrology, Dialysis, Transplantation.</w:t>
      </w:r>
      <w:r w:rsidR="003B45FC" w:rsidRPr="00355CD0">
        <w:rPr>
          <w:noProof/>
        </w:rPr>
        <w:t xml:space="preserve"> </w:t>
      </w:r>
      <w:r w:rsidR="003B45FC" w:rsidRPr="00355CD0">
        <w:rPr>
          <w:b/>
          <w:noProof/>
        </w:rPr>
        <w:t>11</w:t>
      </w:r>
      <w:r w:rsidR="003B45FC" w:rsidRPr="00355CD0">
        <w:rPr>
          <w:noProof/>
        </w:rPr>
        <w:t xml:space="preserve"> (2), 379-387 (1996).</w:t>
      </w:r>
    </w:p>
    <w:p w14:paraId="0086E7B5" w14:textId="5A2CCA52" w:rsidR="003B45FC" w:rsidRPr="00355CD0" w:rsidRDefault="003B45FC" w:rsidP="000B6226">
      <w:pPr>
        <w:pStyle w:val="EndNoteBibliography"/>
        <w:rPr>
          <w:noProof/>
        </w:rPr>
      </w:pPr>
      <w:r w:rsidRPr="00355CD0">
        <w:rPr>
          <w:noProof/>
        </w:rPr>
        <w:lastRenderedPageBreak/>
        <w:t>2</w:t>
      </w:r>
      <w:r w:rsidRPr="00355CD0">
        <w:rPr>
          <w:noProof/>
        </w:rPr>
        <w:tab/>
        <w:t>Kuo, R. L.</w:t>
      </w:r>
      <w:r w:rsidRPr="00A22717">
        <w:rPr>
          <w:iCs/>
          <w:noProof/>
        </w:rPr>
        <w:t xml:space="preserve"> et al.</w:t>
      </w:r>
      <w:r w:rsidRPr="00355CD0">
        <w:rPr>
          <w:noProof/>
        </w:rPr>
        <w:t xml:space="preserve"> Urine calcium and volume predict coverage of renal papilla by Randall's plaque. </w:t>
      </w:r>
      <w:r w:rsidRPr="00355CD0">
        <w:rPr>
          <w:i/>
          <w:noProof/>
        </w:rPr>
        <w:t>Kidney International.</w:t>
      </w:r>
      <w:r w:rsidRPr="00355CD0">
        <w:rPr>
          <w:noProof/>
        </w:rPr>
        <w:t xml:space="preserve"> </w:t>
      </w:r>
      <w:r w:rsidRPr="00355CD0">
        <w:rPr>
          <w:b/>
          <w:noProof/>
        </w:rPr>
        <w:t>64</w:t>
      </w:r>
      <w:r w:rsidRPr="00355CD0">
        <w:rPr>
          <w:noProof/>
        </w:rPr>
        <w:t xml:space="preserve"> (6), 2150-2154 (2003).</w:t>
      </w:r>
    </w:p>
    <w:p w14:paraId="3F161AEF" w14:textId="035A8A34" w:rsidR="003B45FC" w:rsidRPr="00355CD0" w:rsidRDefault="003B45FC" w:rsidP="000B6226">
      <w:pPr>
        <w:pStyle w:val="EndNoteBibliography"/>
        <w:rPr>
          <w:noProof/>
        </w:rPr>
      </w:pPr>
      <w:r w:rsidRPr="00355CD0">
        <w:rPr>
          <w:noProof/>
        </w:rPr>
        <w:t>3</w:t>
      </w:r>
      <w:r w:rsidRPr="00355CD0">
        <w:rPr>
          <w:noProof/>
        </w:rPr>
        <w:tab/>
        <w:t>Robertson, W. G., Peacock, M.</w:t>
      </w:r>
      <w:r w:rsidR="00DF1064">
        <w:rPr>
          <w:noProof/>
        </w:rPr>
        <w:t>,</w:t>
      </w:r>
      <w:r w:rsidR="00DF1064" w:rsidRPr="00355CD0">
        <w:rPr>
          <w:noProof/>
        </w:rPr>
        <w:t xml:space="preserve"> </w:t>
      </w:r>
      <w:r w:rsidRPr="00355CD0">
        <w:rPr>
          <w:noProof/>
        </w:rPr>
        <w:t xml:space="preserve">Nordin, B. E. Calcium crystalluria in recurrent renal-stone formers. </w:t>
      </w:r>
      <w:r w:rsidRPr="00355CD0">
        <w:rPr>
          <w:i/>
          <w:noProof/>
        </w:rPr>
        <w:t>Lancet.</w:t>
      </w:r>
      <w:r w:rsidRPr="00355CD0">
        <w:rPr>
          <w:noProof/>
        </w:rPr>
        <w:t xml:space="preserve"> </w:t>
      </w:r>
      <w:r w:rsidRPr="00355CD0">
        <w:rPr>
          <w:b/>
          <w:noProof/>
        </w:rPr>
        <w:t>2</w:t>
      </w:r>
      <w:r w:rsidRPr="00355CD0">
        <w:rPr>
          <w:noProof/>
        </w:rPr>
        <w:t xml:space="preserve"> (7610), 21-24 (1969).</w:t>
      </w:r>
    </w:p>
    <w:p w14:paraId="6154E0B3" w14:textId="43749B45" w:rsidR="003B45FC" w:rsidRPr="00355CD0" w:rsidRDefault="003B45FC" w:rsidP="000B6226">
      <w:pPr>
        <w:pStyle w:val="EndNoteBibliography"/>
        <w:rPr>
          <w:noProof/>
        </w:rPr>
      </w:pPr>
      <w:r w:rsidRPr="00355CD0">
        <w:rPr>
          <w:noProof/>
        </w:rPr>
        <w:t>4</w:t>
      </w:r>
      <w:r w:rsidRPr="00355CD0">
        <w:rPr>
          <w:noProof/>
        </w:rPr>
        <w:tab/>
        <w:t>Robertson, W. G.</w:t>
      </w:r>
      <w:r w:rsidR="00DF1064">
        <w:rPr>
          <w:noProof/>
        </w:rPr>
        <w:t>,</w:t>
      </w:r>
      <w:r w:rsidRPr="00355CD0">
        <w:rPr>
          <w:noProof/>
        </w:rPr>
        <w:t xml:space="preserve"> Peacock, M. Calcium oxalate crystalluria and inhibitors of crystallization in recurrent renal stone-formers. </w:t>
      </w:r>
      <w:r w:rsidRPr="00355CD0">
        <w:rPr>
          <w:i/>
          <w:noProof/>
        </w:rPr>
        <w:t>Clinical Science.</w:t>
      </w:r>
      <w:r w:rsidRPr="00355CD0">
        <w:rPr>
          <w:noProof/>
        </w:rPr>
        <w:t xml:space="preserve"> </w:t>
      </w:r>
      <w:r w:rsidRPr="00355CD0">
        <w:rPr>
          <w:b/>
          <w:noProof/>
        </w:rPr>
        <w:t>43</w:t>
      </w:r>
      <w:r w:rsidRPr="00355CD0">
        <w:rPr>
          <w:noProof/>
        </w:rPr>
        <w:t xml:space="preserve"> (4), 499-506 (1972).</w:t>
      </w:r>
    </w:p>
    <w:p w14:paraId="131D5B90" w14:textId="6B75909D" w:rsidR="003B45FC" w:rsidRPr="00355CD0" w:rsidRDefault="003B45FC" w:rsidP="000B6226">
      <w:pPr>
        <w:pStyle w:val="EndNoteBibliography"/>
        <w:rPr>
          <w:noProof/>
        </w:rPr>
      </w:pPr>
      <w:r w:rsidRPr="00355CD0">
        <w:rPr>
          <w:noProof/>
        </w:rPr>
        <w:t>5</w:t>
      </w:r>
      <w:r w:rsidRPr="00355CD0">
        <w:rPr>
          <w:noProof/>
        </w:rPr>
        <w:tab/>
        <w:t>Hallson, P. C.</w:t>
      </w:r>
      <w:r w:rsidR="00DF1064">
        <w:rPr>
          <w:noProof/>
        </w:rPr>
        <w:t xml:space="preserve">, </w:t>
      </w:r>
      <w:r w:rsidRPr="00355CD0">
        <w:rPr>
          <w:noProof/>
        </w:rPr>
        <w:t xml:space="preserve">Rose, G. A. A new urinary test for stone "activity". </w:t>
      </w:r>
      <w:r w:rsidRPr="00355CD0">
        <w:rPr>
          <w:i/>
          <w:noProof/>
        </w:rPr>
        <w:t>British Journal of Urology.</w:t>
      </w:r>
      <w:r w:rsidRPr="00355CD0">
        <w:rPr>
          <w:noProof/>
        </w:rPr>
        <w:t xml:space="preserve"> </w:t>
      </w:r>
      <w:r w:rsidRPr="00355CD0">
        <w:rPr>
          <w:b/>
          <w:noProof/>
        </w:rPr>
        <w:t>50</w:t>
      </w:r>
      <w:r w:rsidRPr="00355CD0">
        <w:rPr>
          <w:noProof/>
        </w:rPr>
        <w:t xml:space="preserve"> (7), 442-448 (1978).</w:t>
      </w:r>
    </w:p>
    <w:p w14:paraId="5BAD32E2" w14:textId="79F27FB8" w:rsidR="003B45FC" w:rsidRPr="00355CD0" w:rsidRDefault="003B45FC" w:rsidP="000B6226">
      <w:pPr>
        <w:pStyle w:val="EndNoteBibliography"/>
        <w:rPr>
          <w:noProof/>
        </w:rPr>
      </w:pPr>
      <w:r w:rsidRPr="00355CD0">
        <w:rPr>
          <w:noProof/>
        </w:rPr>
        <w:t>6</w:t>
      </w:r>
      <w:r w:rsidRPr="00355CD0">
        <w:rPr>
          <w:noProof/>
        </w:rPr>
        <w:tab/>
        <w:t>Daudon, M., Hennequin, C., Boujelben, G., Lacour, B.</w:t>
      </w:r>
      <w:r w:rsidR="00DF1064">
        <w:rPr>
          <w:noProof/>
        </w:rPr>
        <w:t>,</w:t>
      </w:r>
      <w:r w:rsidRPr="00355CD0">
        <w:rPr>
          <w:noProof/>
        </w:rPr>
        <w:t xml:space="preserve"> Jungers, P. Serial crystalluria determination and the risk of recurrence in calcium stone formers. </w:t>
      </w:r>
      <w:r w:rsidRPr="00355CD0">
        <w:rPr>
          <w:i/>
          <w:noProof/>
        </w:rPr>
        <w:t>Kidney International.</w:t>
      </w:r>
      <w:r w:rsidRPr="00355CD0">
        <w:rPr>
          <w:noProof/>
        </w:rPr>
        <w:t xml:space="preserve"> </w:t>
      </w:r>
      <w:r w:rsidRPr="00355CD0">
        <w:rPr>
          <w:b/>
          <w:noProof/>
        </w:rPr>
        <w:t>67</w:t>
      </w:r>
      <w:r w:rsidRPr="00355CD0">
        <w:rPr>
          <w:noProof/>
        </w:rPr>
        <w:t xml:space="preserve"> (5), 1934-1943 (2005).</w:t>
      </w:r>
    </w:p>
    <w:p w14:paraId="1DB1A016" w14:textId="071A1849" w:rsidR="003B45FC" w:rsidRPr="00355CD0" w:rsidRDefault="003B45FC" w:rsidP="000B6226">
      <w:pPr>
        <w:pStyle w:val="EndNoteBibliography"/>
        <w:rPr>
          <w:noProof/>
        </w:rPr>
      </w:pPr>
      <w:r w:rsidRPr="00355CD0">
        <w:rPr>
          <w:noProof/>
        </w:rPr>
        <w:t>7</w:t>
      </w:r>
      <w:r w:rsidRPr="00355CD0">
        <w:rPr>
          <w:noProof/>
        </w:rPr>
        <w:tab/>
        <w:t>Baumann, J. M.</w:t>
      </w:r>
      <w:r w:rsidR="00DF1064">
        <w:rPr>
          <w:noProof/>
        </w:rPr>
        <w:t>,</w:t>
      </w:r>
      <w:r w:rsidRPr="00355CD0">
        <w:rPr>
          <w:noProof/>
        </w:rPr>
        <w:t xml:space="preserve"> Affolter, B. From crystalluria to kidney stones, some physicochemical aspects of calcium nephrolithiasis. </w:t>
      </w:r>
      <w:r w:rsidRPr="00355CD0">
        <w:rPr>
          <w:i/>
          <w:noProof/>
        </w:rPr>
        <w:t>World Journal of Nephrology.</w:t>
      </w:r>
      <w:r w:rsidRPr="00355CD0">
        <w:rPr>
          <w:noProof/>
        </w:rPr>
        <w:t xml:space="preserve"> </w:t>
      </w:r>
      <w:r w:rsidRPr="00355CD0">
        <w:rPr>
          <w:b/>
          <w:noProof/>
        </w:rPr>
        <w:t>3</w:t>
      </w:r>
      <w:r w:rsidRPr="00355CD0">
        <w:rPr>
          <w:noProof/>
        </w:rPr>
        <w:t xml:space="preserve"> (4), 256-267 (2014).</w:t>
      </w:r>
    </w:p>
    <w:p w14:paraId="42017CF9" w14:textId="0F225721" w:rsidR="003B45FC" w:rsidRPr="00355CD0" w:rsidRDefault="003B45FC" w:rsidP="000B6226">
      <w:pPr>
        <w:pStyle w:val="EndNoteBibliography"/>
        <w:rPr>
          <w:noProof/>
        </w:rPr>
      </w:pPr>
      <w:r w:rsidRPr="00355CD0">
        <w:rPr>
          <w:noProof/>
        </w:rPr>
        <w:t>8</w:t>
      </w:r>
      <w:r w:rsidRPr="00355CD0">
        <w:rPr>
          <w:noProof/>
        </w:rPr>
        <w:tab/>
        <w:t>Patel, M.</w:t>
      </w:r>
      <w:r w:rsidRPr="00355CD0">
        <w:rPr>
          <w:i/>
          <w:noProof/>
        </w:rPr>
        <w:t xml:space="preserve"> </w:t>
      </w:r>
      <w:r w:rsidRPr="00A22717">
        <w:rPr>
          <w:iCs/>
          <w:noProof/>
        </w:rPr>
        <w:t>et al.</w:t>
      </w:r>
      <w:r w:rsidRPr="00355CD0">
        <w:rPr>
          <w:noProof/>
        </w:rPr>
        <w:t xml:space="preserve"> Oxalate induces mitochondrial dysfunction and disrupts redox homeostasis in a human monocyte derived cell line. </w:t>
      </w:r>
      <w:r w:rsidRPr="00355CD0">
        <w:rPr>
          <w:i/>
          <w:noProof/>
        </w:rPr>
        <w:t>Redox Biology.</w:t>
      </w:r>
      <w:r w:rsidRPr="00355CD0">
        <w:rPr>
          <w:noProof/>
        </w:rPr>
        <w:t xml:space="preserve"> </w:t>
      </w:r>
      <w:r w:rsidRPr="00355CD0">
        <w:rPr>
          <w:b/>
          <w:noProof/>
        </w:rPr>
        <w:t>15</w:t>
      </w:r>
      <w:r w:rsidRPr="00355CD0">
        <w:rPr>
          <w:noProof/>
        </w:rPr>
        <w:t xml:space="preserve"> 207-215 (2018).</w:t>
      </w:r>
    </w:p>
    <w:p w14:paraId="0E9F93E0" w14:textId="33753FB7" w:rsidR="003B45FC" w:rsidRPr="00355CD0" w:rsidRDefault="003B45FC" w:rsidP="000B6226">
      <w:pPr>
        <w:pStyle w:val="EndNoteBibliography"/>
        <w:rPr>
          <w:noProof/>
        </w:rPr>
      </w:pPr>
      <w:r w:rsidRPr="00355CD0">
        <w:rPr>
          <w:noProof/>
        </w:rPr>
        <w:t>9</w:t>
      </w:r>
      <w:r w:rsidRPr="00355CD0">
        <w:rPr>
          <w:noProof/>
        </w:rPr>
        <w:tab/>
        <w:t xml:space="preserve">Khan, S. R. Role of renal epithelial cells in the initiation of calcium oxalate stones. </w:t>
      </w:r>
      <w:r w:rsidRPr="00355CD0">
        <w:rPr>
          <w:i/>
          <w:noProof/>
        </w:rPr>
        <w:t>Nephron Experimental Nephrology.</w:t>
      </w:r>
      <w:r w:rsidRPr="00355CD0">
        <w:rPr>
          <w:noProof/>
        </w:rPr>
        <w:t xml:space="preserve"> </w:t>
      </w:r>
      <w:r w:rsidRPr="00355CD0">
        <w:rPr>
          <w:b/>
          <w:noProof/>
        </w:rPr>
        <w:t>98</w:t>
      </w:r>
      <w:r w:rsidRPr="00355CD0">
        <w:rPr>
          <w:noProof/>
        </w:rPr>
        <w:t xml:space="preserve"> (2), e55-60 (2004).</w:t>
      </w:r>
    </w:p>
    <w:p w14:paraId="5124D905" w14:textId="341A2832" w:rsidR="003B45FC" w:rsidRPr="00355CD0" w:rsidRDefault="003B45FC" w:rsidP="000B6226">
      <w:pPr>
        <w:pStyle w:val="EndNoteBibliography"/>
        <w:rPr>
          <w:noProof/>
        </w:rPr>
      </w:pPr>
      <w:r w:rsidRPr="00355CD0">
        <w:rPr>
          <w:noProof/>
        </w:rPr>
        <w:t>10</w:t>
      </w:r>
      <w:r w:rsidRPr="00355CD0">
        <w:rPr>
          <w:noProof/>
        </w:rPr>
        <w:tab/>
        <w:t>Mulay, S. R.</w:t>
      </w:r>
      <w:r w:rsidRPr="00A22717">
        <w:rPr>
          <w:iCs/>
          <w:noProof/>
        </w:rPr>
        <w:t xml:space="preserve"> et al</w:t>
      </w:r>
      <w:r w:rsidRPr="00355CD0">
        <w:rPr>
          <w:i/>
          <w:noProof/>
        </w:rPr>
        <w:t>.</w:t>
      </w:r>
      <w:r w:rsidRPr="00355CD0">
        <w:rPr>
          <w:noProof/>
        </w:rPr>
        <w:t xml:space="preserve"> Calcium oxalate crystals induce renal inflammation by NLRP3-mediated IL-1beta secretion. </w:t>
      </w:r>
      <w:r w:rsidRPr="00355CD0">
        <w:rPr>
          <w:i/>
          <w:noProof/>
        </w:rPr>
        <w:t>Journal of Clinical Investigation.</w:t>
      </w:r>
      <w:r w:rsidRPr="00355CD0">
        <w:rPr>
          <w:noProof/>
        </w:rPr>
        <w:t xml:space="preserve"> </w:t>
      </w:r>
      <w:r w:rsidRPr="00355CD0">
        <w:rPr>
          <w:b/>
          <w:noProof/>
        </w:rPr>
        <w:t>123</w:t>
      </w:r>
      <w:r w:rsidRPr="00355CD0">
        <w:rPr>
          <w:noProof/>
        </w:rPr>
        <w:t xml:space="preserve"> (1), 236-246 (2013).</w:t>
      </w:r>
    </w:p>
    <w:p w14:paraId="1C8FD3CB" w14:textId="06EE53E7" w:rsidR="003B45FC" w:rsidRPr="00355CD0" w:rsidRDefault="003B45FC" w:rsidP="000B6226">
      <w:pPr>
        <w:pStyle w:val="EndNoteBibliography"/>
        <w:rPr>
          <w:noProof/>
        </w:rPr>
      </w:pPr>
      <w:r w:rsidRPr="00355CD0">
        <w:rPr>
          <w:noProof/>
        </w:rPr>
        <w:t>11</w:t>
      </w:r>
      <w:r w:rsidRPr="00355CD0">
        <w:rPr>
          <w:noProof/>
        </w:rPr>
        <w:tab/>
        <w:t>Umekawa, T., Chegini, N.</w:t>
      </w:r>
      <w:r w:rsidR="00DF1064">
        <w:rPr>
          <w:noProof/>
        </w:rPr>
        <w:t>,</w:t>
      </w:r>
      <w:r w:rsidRPr="00355CD0">
        <w:rPr>
          <w:noProof/>
        </w:rPr>
        <w:t xml:space="preserve">Khan, S. R. Oxalate ions and calcium oxalate crystals stimulate MCP-1 expression by renal epithelial cells. </w:t>
      </w:r>
      <w:r w:rsidRPr="00355CD0">
        <w:rPr>
          <w:i/>
          <w:noProof/>
        </w:rPr>
        <w:t>Kidney International.</w:t>
      </w:r>
      <w:r w:rsidRPr="00355CD0">
        <w:rPr>
          <w:noProof/>
        </w:rPr>
        <w:t xml:space="preserve"> </w:t>
      </w:r>
      <w:r w:rsidRPr="00355CD0">
        <w:rPr>
          <w:b/>
          <w:noProof/>
        </w:rPr>
        <w:t>61</w:t>
      </w:r>
      <w:r w:rsidRPr="00355CD0">
        <w:rPr>
          <w:noProof/>
        </w:rPr>
        <w:t xml:space="preserve"> (1), 105-112 (2002).</w:t>
      </w:r>
    </w:p>
    <w:p w14:paraId="17B7689A" w14:textId="50236A1C" w:rsidR="003B45FC" w:rsidRPr="00355CD0" w:rsidRDefault="003B45FC" w:rsidP="000B6226">
      <w:pPr>
        <w:pStyle w:val="EndNoteBibliography"/>
        <w:rPr>
          <w:noProof/>
        </w:rPr>
      </w:pPr>
      <w:r w:rsidRPr="00355CD0">
        <w:rPr>
          <w:noProof/>
        </w:rPr>
        <w:t>12</w:t>
      </w:r>
      <w:r w:rsidRPr="00355CD0">
        <w:rPr>
          <w:noProof/>
        </w:rPr>
        <w:tab/>
        <w:t>Huang, M. Y., Chaturvedi, L. S., Koul, S.</w:t>
      </w:r>
      <w:r w:rsidR="00DF1064">
        <w:rPr>
          <w:noProof/>
        </w:rPr>
        <w:t>,</w:t>
      </w:r>
      <w:r w:rsidR="00DF1064" w:rsidRPr="00355CD0">
        <w:rPr>
          <w:noProof/>
        </w:rPr>
        <w:t xml:space="preserve"> </w:t>
      </w:r>
      <w:r w:rsidRPr="00355CD0">
        <w:rPr>
          <w:noProof/>
        </w:rPr>
        <w:t xml:space="preserve">Koul, H. K. Oxalate stimulates IL-6 production in HK-2 cells, a line of human renal proximal tubular epithelial cells. </w:t>
      </w:r>
      <w:r w:rsidRPr="00355CD0">
        <w:rPr>
          <w:i/>
          <w:noProof/>
        </w:rPr>
        <w:t>Kidney International.</w:t>
      </w:r>
      <w:r w:rsidRPr="00355CD0">
        <w:rPr>
          <w:noProof/>
        </w:rPr>
        <w:t xml:space="preserve"> </w:t>
      </w:r>
      <w:r w:rsidRPr="00355CD0">
        <w:rPr>
          <w:b/>
          <w:noProof/>
        </w:rPr>
        <w:t>68</w:t>
      </w:r>
      <w:r w:rsidRPr="00355CD0">
        <w:rPr>
          <w:noProof/>
        </w:rPr>
        <w:t xml:space="preserve"> (2), 497-503 (2005).</w:t>
      </w:r>
    </w:p>
    <w:p w14:paraId="12282F52" w14:textId="79AA8252" w:rsidR="003B45FC" w:rsidRPr="00355CD0" w:rsidRDefault="003B45FC" w:rsidP="000B6226">
      <w:pPr>
        <w:pStyle w:val="EndNoteBibliography"/>
        <w:rPr>
          <w:noProof/>
        </w:rPr>
      </w:pPr>
      <w:r w:rsidRPr="00355CD0">
        <w:rPr>
          <w:noProof/>
        </w:rPr>
        <w:t>13</w:t>
      </w:r>
      <w:r w:rsidRPr="00355CD0">
        <w:rPr>
          <w:noProof/>
        </w:rPr>
        <w:tab/>
        <w:t>Lu, X.</w:t>
      </w:r>
      <w:r w:rsidRPr="00355CD0">
        <w:rPr>
          <w:i/>
          <w:noProof/>
        </w:rPr>
        <w:t xml:space="preserve"> </w:t>
      </w:r>
      <w:r w:rsidRPr="00A22717">
        <w:rPr>
          <w:iCs/>
          <w:noProof/>
        </w:rPr>
        <w:t>et al</w:t>
      </w:r>
      <w:r w:rsidRPr="00355CD0">
        <w:rPr>
          <w:i/>
          <w:noProof/>
        </w:rPr>
        <w:t>.</w:t>
      </w:r>
      <w:r w:rsidRPr="00355CD0">
        <w:rPr>
          <w:noProof/>
        </w:rPr>
        <w:t xml:space="preserve"> Renal tubular epithelial cell injury, apoptosis and inflammation are involved in melamine-related kidney stone formation. </w:t>
      </w:r>
      <w:r w:rsidRPr="00355CD0">
        <w:rPr>
          <w:i/>
          <w:noProof/>
        </w:rPr>
        <w:t>Urological Research.</w:t>
      </w:r>
      <w:r w:rsidRPr="00355CD0">
        <w:rPr>
          <w:noProof/>
        </w:rPr>
        <w:t xml:space="preserve"> </w:t>
      </w:r>
      <w:r w:rsidRPr="00355CD0">
        <w:rPr>
          <w:b/>
          <w:noProof/>
        </w:rPr>
        <w:t>40</w:t>
      </w:r>
      <w:r w:rsidRPr="00355CD0">
        <w:rPr>
          <w:noProof/>
        </w:rPr>
        <w:t xml:space="preserve"> (6), 717-723 (2012).</w:t>
      </w:r>
    </w:p>
    <w:p w14:paraId="78FF9560" w14:textId="19F5E5C0" w:rsidR="003B45FC" w:rsidRPr="00355CD0" w:rsidRDefault="003B45FC" w:rsidP="000B6226">
      <w:pPr>
        <w:pStyle w:val="EndNoteBibliography"/>
        <w:rPr>
          <w:noProof/>
        </w:rPr>
      </w:pPr>
      <w:r w:rsidRPr="00355CD0">
        <w:rPr>
          <w:noProof/>
        </w:rPr>
        <w:t>14</w:t>
      </w:r>
      <w:r w:rsidRPr="00355CD0">
        <w:rPr>
          <w:noProof/>
        </w:rPr>
        <w:tab/>
        <w:t>Williams, J., Holmes, R. P., Assimos, D. G.</w:t>
      </w:r>
      <w:r w:rsidR="00DF1064">
        <w:rPr>
          <w:noProof/>
        </w:rPr>
        <w:t>,</w:t>
      </w:r>
      <w:r w:rsidRPr="00355CD0">
        <w:rPr>
          <w:noProof/>
        </w:rPr>
        <w:t xml:space="preserve"> Mitchell, T. Monocyte Mitochondrial Function in Calcium Oxalate Stone Formers. </w:t>
      </w:r>
      <w:r w:rsidRPr="00355CD0">
        <w:rPr>
          <w:i/>
          <w:noProof/>
        </w:rPr>
        <w:t>Urology.</w:t>
      </w:r>
      <w:r w:rsidRPr="00355CD0">
        <w:rPr>
          <w:noProof/>
        </w:rPr>
        <w:t xml:space="preserve"> </w:t>
      </w:r>
      <w:r w:rsidRPr="00355CD0">
        <w:rPr>
          <w:b/>
          <w:noProof/>
        </w:rPr>
        <w:t>93</w:t>
      </w:r>
      <w:r w:rsidRPr="00355CD0">
        <w:rPr>
          <w:noProof/>
        </w:rPr>
        <w:t xml:space="preserve"> 224 e221-226 (2016).</w:t>
      </w:r>
    </w:p>
    <w:p w14:paraId="5DFE4AEF" w14:textId="097BC222" w:rsidR="003B45FC" w:rsidRPr="00355CD0" w:rsidRDefault="003B45FC" w:rsidP="000B6226">
      <w:pPr>
        <w:pStyle w:val="EndNoteBibliography"/>
        <w:rPr>
          <w:noProof/>
        </w:rPr>
      </w:pPr>
      <w:r w:rsidRPr="00355CD0">
        <w:rPr>
          <w:noProof/>
        </w:rPr>
        <w:t>15</w:t>
      </w:r>
      <w:r w:rsidRPr="00355CD0">
        <w:rPr>
          <w:noProof/>
        </w:rPr>
        <w:tab/>
        <w:t>Balcke, P.</w:t>
      </w:r>
      <w:r w:rsidRPr="00A22717">
        <w:rPr>
          <w:iCs/>
          <w:noProof/>
        </w:rPr>
        <w:t xml:space="preserve"> et al</w:t>
      </w:r>
      <w:r w:rsidRPr="00355CD0">
        <w:rPr>
          <w:i/>
          <w:noProof/>
        </w:rPr>
        <w:t>.</w:t>
      </w:r>
      <w:r w:rsidRPr="00355CD0">
        <w:rPr>
          <w:noProof/>
        </w:rPr>
        <w:t xml:space="preserve"> Transient hyperoxaluria after ingestion of chocolate as a high risk factor for calcium oxalate calculi. </w:t>
      </w:r>
      <w:r w:rsidRPr="00355CD0">
        <w:rPr>
          <w:i/>
          <w:noProof/>
        </w:rPr>
        <w:t>Nephron.</w:t>
      </w:r>
      <w:r w:rsidRPr="00355CD0">
        <w:rPr>
          <w:noProof/>
        </w:rPr>
        <w:t xml:space="preserve"> </w:t>
      </w:r>
      <w:r w:rsidRPr="00355CD0">
        <w:rPr>
          <w:b/>
          <w:noProof/>
        </w:rPr>
        <w:t>51</w:t>
      </w:r>
      <w:r w:rsidRPr="00355CD0">
        <w:rPr>
          <w:noProof/>
        </w:rPr>
        <w:t xml:space="preserve"> (1), 32-34 (1989).</w:t>
      </w:r>
    </w:p>
    <w:p w14:paraId="774585CD" w14:textId="6BD33B7C" w:rsidR="003B45FC" w:rsidRPr="00355CD0" w:rsidRDefault="003B45FC" w:rsidP="000B6226">
      <w:pPr>
        <w:pStyle w:val="EndNoteBibliography"/>
        <w:rPr>
          <w:noProof/>
        </w:rPr>
      </w:pPr>
      <w:r w:rsidRPr="00355CD0">
        <w:rPr>
          <w:noProof/>
        </w:rPr>
        <w:t>16</w:t>
      </w:r>
      <w:r w:rsidRPr="00355CD0">
        <w:rPr>
          <w:noProof/>
        </w:rPr>
        <w:tab/>
        <w:t>Khan, S. R.</w:t>
      </w:r>
      <w:r w:rsidR="00DF1064">
        <w:rPr>
          <w:noProof/>
        </w:rPr>
        <w:t xml:space="preserve">, </w:t>
      </w:r>
      <w:r w:rsidRPr="00355CD0">
        <w:rPr>
          <w:noProof/>
        </w:rPr>
        <w:t xml:space="preserve">Kok, D. J. Modulators of urinary stone formation. </w:t>
      </w:r>
      <w:r w:rsidRPr="00355CD0">
        <w:rPr>
          <w:i/>
          <w:noProof/>
        </w:rPr>
        <w:t>Frontiers in Bioscience.</w:t>
      </w:r>
      <w:r w:rsidRPr="00355CD0">
        <w:rPr>
          <w:noProof/>
        </w:rPr>
        <w:t xml:space="preserve"> </w:t>
      </w:r>
      <w:r w:rsidRPr="00355CD0">
        <w:rPr>
          <w:b/>
          <w:noProof/>
        </w:rPr>
        <w:t>9</w:t>
      </w:r>
      <w:r w:rsidRPr="00355CD0">
        <w:rPr>
          <w:noProof/>
        </w:rPr>
        <w:t xml:space="preserve"> 1450-1482 (2004).</w:t>
      </w:r>
    </w:p>
    <w:p w14:paraId="28A6FB14" w14:textId="447ACF6A" w:rsidR="003B45FC" w:rsidRPr="00355CD0" w:rsidRDefault="003B45FC" w:rsidP="000B6226">
      <w:pPr>
        <w:pStyle w:val="EndNoteBibliography"/>
        <w:rPr>
          <w:noProof/>
        </w:rPr>
      </w:pPr>
      <w:r w:rsidRPr="00355CD0">
        <w:rPr>
          <w:noProof/>
        </w:rPr>
        <w:t>17</w:t>
      </w:r>
      <w:r w:rsidRPr="00355CD0">
        <w:rPr>
          <w:noProof/>
        </w:rPr>
        <w:tab/>
        <w:t>Rodgers, A., Allie-Hamdulay, S.</w:t>
      </w:r>
      <w:r w:rsidR="00DF1064">
        <w:rPr>
          <w:noProof/>
        </w:rPr>
        <w:t>,</w:t>
      </w:r>
      <w:r w:rsidRPr="00355CD0">
        <w:rPr>
          <w:noProof/>
        </w:rPr>
        <w:t xml:space="preserve">Jackson, G. Therapeutic action of citrate in urolithiasis explained by chemical speciation: increase in pH is the determinant factor. </w:t>
      </w:r>
      <w:r w:rsidRPr="00355CD0">
        <w:rPr>
          <w:i/>
          <w:noProof/>
        </w:rPr>
        <w:t>Nephrology, Dialysis, Transplantation.</w:t>
      </w:r>
      <w:r w:rsidRPr="00355CD0">
        <w:rPr>
          <w:noProof/>
        </w:rPr>
        <w:t xml:space="preserve"> </w:t>
      </w:r>
      <w:r w:rsidRPr="00355CD0">
        <w:rPr>
          <w:b/>
          <w:noProof/>
        </w:rPr>
        <w:t>21</w:t>
      </w:r>
      <w:r w:rsidRPr="00355CD0">
        <w:rPr>
          <w:noProof/>
        </w:rPr>
        <w:t xml:space="preserve"> (2), 361-369 (2006).</w:t>
      </w:r>
    </w:p>
    <w:p w14:paraId="614E2A8A" w14:textId="3673FCC3" w:rsidR="003B45FC" w:rsidRPr="00355CD0" w:rsidRDefault="003B45FC" w:rsidP="000B6226">
      <w:pPr>
        <w:pStyle w:val="EndNoteBibliography"/>
        <w:rPr>
          <w:noProof/>
        </w:rPr>
      </w:pPr>
      <w:r w:rsidRPr="00355CD0">
        <w:rPr>
          <w:noProof/>
        </w:rPr>
        <w:t>18</w:t>
      </w:r>
      <w:r w:rsidRPr="00355CD0">
        <w:rPr>
          <w:noProof/>
        </w:rPr>
        <w:tab/>
        <w:t>Verplaetse, H., Verbeeck, R. M., Minnaert, H.</w:t>
      </w:r>
      <w:r w:rsidR="00DF1064">
        <w:rPr>
          <w:noProof/>
        </w:rPr>
        <w:t>,</w:t>
      </w:r>
      <w:r w:rsidRPr="00355CD0">
        <w:rPr>
          <w:noProof/>
        </w:rPr>
        <w:t xml:space="preserve"> Oosterlinck, W. Solubility of inorganic kidney stone components in the presence of acid-base sensitive complexing agents. </w:t>
      </w:r>
      <w:r w:rsidRPr="00355CD0">
        <w:rPr>
          <w:i/>
          <w:noProof/>
        </w:rPr>
        <w:t>European Urology.</w:t>
      </w:r>
      <w:r w:rsidRPr="00355CD0">
        <w:rPr>
          <w:noProof/>
        </w:rPr>
        <w:t xml:space="preserve"> </w:t>
      </w:r>
      <w:r w:rsidRPr="00355CD0">
        <w:rPr>
          <w:b/>
          <w:noProof/>
        </w:rPr>
        <w:t>11</w:t>
      </w:r>
      <w:r w:rsidRPr="00355CD0">
        <w:rPr>
          <w:noProof/>
        </w:rPr>
        <w:t xml:space="preserve"> (1), 44-51 (1985).</w:t>
      </w:r>
    </w:p>
    <w:p w14:paraId="611738AD" w14:textId="1A33392F" w:rsidR="003B45FC" w:rsidRPr="00355CD0" w:rsidRDefault="003B45FC" w:rsidP="000B6226">
      <w:pPr>
        <w:pStyle w:val="EndNoteBibliography"/>
        <w:rPr>
          <w:noProof/>
        </w:rPr>
      </w:pPr>
      <w:r w:rsidRPr="00355CD0">
        <w:rPr>
          <w:noProof/>
        </w:rPr>
        <w:t>19</w:t>
      </w:r>
      <w:r w:rsidRPr="00355CD0">
        <w:rPr>
          <w:noProof/>
        </w:rPr>
        <w:tab/>
        <w:t>Frochot, V.</w:t>
      </w:r>
      <w:r w:rsidR="00DF1064">
        <w:rPr>
          <w:noProof/>
        </w:rPr>
        <w:t>,</w:t>
      </w:r>
      <w:r w:rsidRPr="00355CD0">
        <w:rPr>
          <w:noProof/>
        </w:rPr>
        <w:t xml:space="preserve"> Daudon, M. Clinical value of crystalluria and quantitative morphoconstitutional analysis of urinary calculi. </w:t>
      </w:r>
      <w:r w:rsidRPr="00355CD0">
        <w:rPr>
          <w:i/>
          <w:noProof/>
        </w:rPr>
        <w:t>International Journal of Surgery (London, England).</w:t>
      </w:r>
      <w:r w:rsidRPr="00355CD0">
        <w:rPr>
          <w:noProof/>
        </w:rPr>
        <w:t xml:space="preserve"> </w:t>
      </w:r>
      <w:r w:rsidRPr="00355CD0">
        <w:rPr>
          <w:b/>
          <w:noProof/>
        </w:rPr>
        <w:t>36</w:t>
      </w:r>
      <w:r w:rsidRPr="00355CD0">
        <w:rPr>
          <w:noProof/>
        </w:rPr>
        <w:t xml:space="preserve"> (Pt D), 624-632 (2016).</w:t>
      </w:r>
    </w:p>
    <w:p w14:paraId="56FFC383" w14:textId="4C5E1C68" w:rsidR="003B45FC" w:rsidRPr="00355CD0" w:rsidRDefault="003B45FC" w:rsidP="000B6226">
      <w:pPr>
        <w:pStyle w:val="EndNoteBibliography"/>
        <w:rPr>
          <w:noProof/>
        </w:rPr>
      </w:pPr>
      <w:r w:rsidRPr="00355CD0">
        <w:rPr>
          <w:noProof/>
        </w:rPr>
        <w:t>20</w:t>
      </w:r>
      <w:r w:rsidRPr="00355CD0">
        <w:rPr>
          <w:noProof/>
        </w:rPr>
        <w:tab/>
        <w:t>Grover, P. K., Thurgood, L. A., Wang, T.</w:t>
      </w:r>
      <w:r w:rsidR="00DF1064">
        <w:rPr>
          <w:noProof/>
        </w:rPr>
        <w:t>,</w:t>
      </w:r>
      <w:r w:rsidRPr="00355CD0">
        <w:rPr>
          <w:noProof/>
        </w:rPr>
        <w:t xml:space="preserve"> Ryall, R. L. The effects of intracrystalline and surface-bound proteins on the attachment of calcium oxalate monohydrate crystals to renal cells in undiluted human urine. </w:t>
      </w:r>
      <w:r w:rsidRPr="00355CD0">
        <w:rPr>
          <w:i/>
          <w:noProof/>
        </w:rPr>
        <w:t>BJU International.</w:t>
      </w:r>
      <w:r w:rsidRPr="00355CD0">
        <w:rPr>
          <w:noProof/>
        </w:rPr>
        <w:t xml:space="preserve"> </w:t>
      </w:r>
      <w:r w:rsidRPr="00355CD0">
        <w:rPr>
          <w:b/>
          <w:noProof/>
        </w:rPr>
        <w:t>105</w:t>
      </w:r>
      <w:r w:rsidRPr="00355CD0">
        <w:rPr>
          <w:noProof/>
        </w:rPr>
        <w:t xml:space="preserve"> (5), 708-715 (2010).</w:t>
      </w:r>
    </w:p>
    <w:p w14:paraId="1E5AEE64" w14:textId="5174AEA7" w:rsidR="003B45FC" w:rsidRPr="00355CD0" w:rsidRDefault="003B45FC" w:rsidP="000B6226">
      <w:pPr>
        <w:pStyle w:val="EndNoteBibliography"/>
        <w:rPr>
          <w:noProof/>
        </w:rPr>
      </w:pPr>
      <w:r w:rsidRPr="00355CD0">
        <w:rPr>
          <w:noProof/>
        </w:rPr>
        <w:lastRenderedPageBreak/>
        <w:t>21</w:t>
      </w:r>
      <w:r w:rsidRPr="00355CD0">
        <w:rPr>
          <w:noProof/>
        </w:rPr>
        <w:tab/>
        <w:t>Bader, C. A., Chevalier, A., Hennequin, C., Jungers, P.</w:t>
      </w:r>
      <w:r w:rsidR="00DF1064">
        <w:rPr>
          <w:noProof/>
        </w:rPr>
        <w:t>,</w:t>
      </w:r>
      <w:r w:rsidRPr="00355CD0">
        <w:rPr>
          <w:noProof/>
        </w:rPr>
        <w:t xml:space="preserve"> Daudon, M. Methodological aspects of spontaneous crystalluria studies in calcium stone formers. </w:t>
      </w:r>
      <w:r w:rsidRPr="00355CD0">
        <w:rPr>
          <w:i/>
          <w:noProof/>
        </w:rPr>
        <w:t>Scanning Microscopy.</w:t>
      </w:r>
      <w:r w:rsidRPr="00355CD0">
        <w:rPr>
          <w:noProof/>
        </w:rPr>
        <w:t xml:space="preserve"> </w:t>
      </w:r>
      <w:r w:rsidRPr="00355CD0">
        <w:rPr>
          <w:b/>
          <w:noProof/>
        </w:rPr>
        <w:t>8</w:t>
      </w:r>
      <w:r w:rsidRPr="00355CD0">
        <w:rPr>
          <w:noProof/>
        </w:rPr>
        <w:t xml:space="preserve"> (2), 215-231; discussion 231-212 (1994).</w:t>
      </w:r>
    </w:p>
    <w:p w14:paraId="1D8DB0A0" w14:textId="742B569A" w:rsidR="003B45FC" w:rsidRPr="00355CD0" w:rsidRDefault="003B45FC" w:rsidP="000B6226">
      <w:pPr>
        <w:pStyle w:val="EndNoteBibliography"/>
        <w:rPr>
          <w:noProof/>
        </w:rPr>
      </w:pPr>
      <w:r w:rsidRPr="00355CD0">
        <w:rPr>
          <w:noProof/>
        </w:rPr>
        <w:t>22</w:t>
      </w:r>
      <w:r w:rsidRPr="00355CD0">
        <w:rPr>
          <w:noProof/>
        </w:rPr>
        <w:tab/>
        <w:t>Daudon, M., Cohen-Solal, F.</w:t>
      </w:r>
      <w:r w:rsidR="00DF1064">
        <w:rPr>
          <w:noProof/>
        </w:rPr>
        <w:t>,</w:t>
      </w:r>
      <w:r w:rsidRPr="00355CD0">
        <w:rPr>
          <w:noProof/>
        </w:rPr>
        <w:t xml:space="preserve"> Jungers, P. in </w:t>
      </w:r>
      <w:r w:rsidRPr="00355CD0">
        <w:rPr>
          <w:i/>
          <w:noProof/>
        </w:rPr>
        <w:t>Eurolithiasis. 9th European Symposium on Urolithiasis, Maastricht: Shaker Publishing.</w:t>
      </w:r>
      <w:r w:rsidR="00A22717">
        <w:rPr>
          <w:noProof/>
        </w:rPr>
        <w:t xml:space="preserve"> </w:t>
      </w:r>
      <w:r w:rsidRPr="00355CD0">
        <w:rPr>
          <w:noProof/>
        </w:rPr>
        <w:t>261-263.</w:t>
      </w:r>
    </w:p>
    <w:p w14:paraId="04DF0F5D" w14:textId="04CD1136" w:rsidR="003B45FC" w:rsidRPr="00355CD0" w:rsidRDefault="003B45FC" w:rsidP="000B6226">
      <w:pPr>
        <w:pStyle w:val="EndNoteBibliography"/>
        <w:rPr>
          <w:noProof/>
        </w:rPr>
      </w:pPr>
      <w:r w:rsidRPr="00355CD0">
        <w:rPr>
          <w:noProof/>
        </w:rPr>
        <w:t>23</w:t>
      </w:r>
      <w:r w:rsidRPr="00355CD0">
        <w:rPr>
          <w:noProof/>
        </w:rPr>
        <w:tab/>
        <w:t>Werness, P. G., Bergert, J. H.</w:t>
      </w:r>
      <w:r w:rsidR="00DF1064">
        <w:rPr>
          <w:noProof/>
        </w:rPr>
        <w:t>,</w:t>
      </w:r>
      <w:r w:rsidR="00DF1064" w:rsidRPr="00355CD0">
        <w:rPr>
          <w:noProof/>
        </w:rPr>
        <w:t xml:space="preserve"> </w:t>
      </w:r>
      <w:r w:rsidRPr="00355CD0">
        <w:rPr>
          <w:noProof/>
        </w:rPr>
        <w:t xml:space="preserve">Smith, L. H. Crystalluria. </w:t>
      </w:r>
      <w:r w:rsidRPr="00355CD0">
        <w:rPr>
          <w:i/>
          <w:noProof/>
        </w:rPr>
        <w:t>Journal of Crystal Growth.</w:t>
      </w:r>
      <w:r w:rsidRPr="00355CD0">
        <w:rPr>
          <w:noProof/>
        </w:rPr>
        <w:t xml:space="preserve"> </w:t>
      </w:r>
      <w:r w:rsidRPr="00355CD0">
        <w:rPr>
          <w:b/>
          <w:noProof/>
        </w:rPr>
        <w:t>53</w:t>
      </w:r>
      <w:r w:rsidRPr="00355CD0">
        <w:rPr>
          <w:noProof/>
        </w:rPr>
        <w:t xml:space="preserve"> (1), 166-181 (1981).</w:t>
      </w:r>
    </w:p>
    <w:p w14:paraId="669B2E4F" w14:textId="4A1A043C" w:rsidR="003B45FC" w:rsidRPr="00355CD0" w:rsidRDefault="003B45FC" w:rsidP="000B6226">
      <w:pPr>
        <w:pStyle w:val="EndNoteBibliography"/>
        <w:rPr>
          <w:noProof/>
        </w:rPr>
      </w:pPr>
      <w:r w:rsidRPr="00355CD0">
        <w:rPr>
          <w:noProof/>
        </w:rPr>
        <w:t>24</w:t>
      </w:r>
      <w:r w:rsidRPr="00355CD0">
        <w:rPr>
          <w:noProof/>
        </w:rPr>
        <w:tab/>
        <w:t>Fan, J.</w:t>
      </w:r>
      <w:r w:rsidR="00DF1064">
        <w:rPr>
          <w:noProof/>
        </w:rPr>
        <w:t>,</w:t>
      </w:r>
      <w:r w:rsidRPr="00355CD0">
        <w:rPr>
          <w:noProof/>
        </w:rPr>
        <w:t xml:space="preserve"> Chandhoke, P. S. Examination of crystalluria in freshly voided urines of recurrent calcium stone formers and normal individuals using a new filter technique. </w:t>
      </w:r>
      <w:r w:rsidRPr="00355CD0">
        <w:rPr>
          <w:i/>
          <w:noProof/>
        </w:rPr>
        <w:t>Journal of Urology.</w:t>
      </w:r>
      <w:r w:rsidRPr="00355CD0">
        <w:rPr>
          <w:noProof/>
        </w:rPr>
        <w:t xml:space="preserve"> </w:t>
      </w:r>
      <w:r w:rsidRPr="00355CD0">
        <w:rPr>
          <w:b/>
          <w:noProof/>
        </w:rPr>
        <w:t>161</w:t>
      </w:r>
      <w:r w:rsidRPr="00355CD0">
        <w:rPr>
          <w:noProof/>
        </w:rPr>
        <w:t xml:space="preserve"> (5), 1685-1688 (1999).</w:t>
      </w:r>
    </w:p>
    <w:p w14:paraId="3C3B12DB" w14:textId="0E4B2E4B" w:rsidR="003B45FC" w:rsidRPr="00355CD0" w:rsidRDefault="003B45FC" w:rsidP="000B6226">
      <w:pPr>
        <w:pStyle w:val="EndNoteBibliography"/>
        <w:rPr>
          <w:noProof/>
        </w:rPr>
      </w:pPr>
      <w:r w:rsidRPr="00355CD0">
        <w:rPr>
          <w:noProof/>
        </w:rPr>
        <w:t>25</w:t>
      </w:r>
      <w:r w:rsidRPr="00355CD0">
        <w:rPr>
          <w:noProof/>
        </w:rPr>
        <w:tab/>
        <w:t>Sun, X. Y., Ouyang, J. M.</w:t>
      </w:r>
      <w:r w:rsidR="00DF1064">
        <w:rPr>
          <w:noProof/>
        </w:rPr>
        <w:t>,</w:t>
      </w:r>
      <w:r w:rsidRPr="00355CD0">
        <w:rPr>
          <w:noProof/>
        </w:rPr>
        <w:t xml:space="preserve"> Yu, K. Shape-dependent cellular toxicity on renal epithelial cells and stone risk of calcium oxalate dihydrate crystals. </w:t>
      </w:r>
      <w:r w:rsidRPr="00355CD0">
        <w:rPr>
          <w:i/>
          <w:noProof/>
        </w:rPr>
        <w:t>Scientific Reports.</w:t>
      </w:r>
      <w:r w:rsidRPr="00355CD0">
        <w:rPr>
          <w:noProof/>
        </w:rPr>
        <w:t xml:space="preserve"> </w:t>
      </w:r>
      <w:r w:rsidRPr="00355CD0">
        <w:rPr>
          <w:b/>
          <w:noProof/>
        </w:rPr>
        <w:t>7</w:t>
      </w:r>
      <w:r w:rsidRPr="00355CD0">
        <w:rPr>
          <w:noProof/>
        </w:rPr>
        <w:t xml:space="preserve"> (1), 7250 (2017).</w:t>
      </w:r>
    </w:p>
    <w:p w14:paraId="14876AF3" w14:textId="3370275A" w:rsidR="003B45FC" w:rsidRPr="00355CD0" w:rsidRDefault="003B45FC" w:rsidP="000B6226">
      <w:pPr>
        <w:pStyle w:val="EndNoteBibliography"/>
        <w:rPr>
          <w:noProof/>
        </w:rPr>
      </w:pPr>
      <w:r w:rsidRPr="00355CD0">
        <w:rPr>
          <w:noProof/>
        </w:rPr>
        <w:t>26</w:t>
      </w:r>
      <w:r w:rsidRPr="00355CD0">
        <w:rPr>
          <w:noProof/>
        </w:rPr>
        <w:tab/>
        <w:t>He, J. Y., Deng, S. P.</w:t>
      </w:r>
      <w:r w:rsidR="00DF1064">
        <w:rPr>
          <w:noProof/>
        </w:rPr>
        <w:t>,</w:t>
      </w:r>
      <w:r w:rsidRPr="00355CD0">
        <w:rPr>
          <w:noProof/>
        </w:rPr>
        <w:t xml:space="preserve"> Ouyang, J. M. Morphology, particle size distribution, aggregation, and crystal phase of nanocrystallites in the urine of healthy persons and lithogenic patients. </w:t>
      </w:r>
      <w:r w:rsidRPr="00355CD0">
        <w:rPr>
          <w:i/>
          <w:noProof/>
        </w:rPr>
        <w:t>IEEE Trans Nanobioscience.</w:t>
      </w:r>
      <w:r w:rsidRPr="00355CD0">
        <w:rPr>
          <w:noProof/>
        </w:rPr>
        <w:t xml:space="preserve"> </w:t>
      </w:r>
      <w:r w:rsidRPr="00355CD0">
        <w:rPr>
          <w:b/>
          <w:noProof/>
        </w:rPr>
        <w:t>9</w:t>
      </w:r>
      <w:r w:rsidRPr="00355CD0">
        <w:rPr>
          <w:noProof/>
        </w:rPr>
        <w:t xml:space="preserve"> (2), 156-163 (2010).</w:t>
      </w:r>
    </w:p>
    <w:p w14:paraId="3067AA60" w14:textId="70A27EC2" w:rsidR="003B45FC" w:rsidRPr="00355CD0" w:rsidRDefault="003B45FC" w:rsidP="000B6226">
      <w:pPr>
        <w:pStyle w:val="EndNoteBibliography"/>
        <w:rPr>
          <w:noProof/>
        </w:rPr>
      </w:pPr>
      <w:r w:rsidRPr="00355CD0">
        <w:rPr>
          <w:noProof/>
        </w:rPr>
        <w:t>27</w:t>
      </w:r>
      <w:r w:rsidRPr="00355CD0">
        <w:rPr>
          <w:noProof/>
        </w:rPr>
        <w:tab/>
        <w:t>Gao, J.</w:t>
      </w:r>
      <w:r w:rsidRPr="00355CD0">
        <w:rPr>
          <w:i/>
          <w:noProof/>
        </w:rPr>
        <w:t xml:space="preserve"> </w:t>
      </w:r>
      <w:r w:rsidRPr="00A22717">
        <w:rPr>
          <w:iCs/>
          <w:noProof/>
        </w:rPr>
        <w:t>et al</w:t>
      </w:r>
      <w:r w:rsidRPr="00355CD0">
        <w:rPr>
          <w:i/>
          <w:noProof/>
        </w:rPr>
        <w:t>.</w:t>
      </w:r>
      <w:r w:rsidRPr="00355CD0">
        <w:rPr>
          <w:noProof/>
        </w:rPr>
        <w:t xml:space="preserve"> Comparison of Physicochemical Properties of Nano- and Microsized Crystals in the Urine of Calcium Oxalate Stone Patients and Control Subjects. </w:t>
      </w:r>
      <w:r w:rsidRPr="00355CD0">
        <w:rPr>
          <w:i/>
          <w:noProof/>
        </w:rPr>
        <w:t>Journal of Nanomaterials.</w:t>
      </w:r>
      <w:r w:rsidRPr="00355CD0">
        <w:rPr>
          <w:noProof/>
        </w:rPr>
        <w:t xml:space="preserve"> </w:t>
      </w:r>
      <w:r w:rsidRPr="00355CD0">
        <w:rPr>
          <w:b/>
          <w:noProof/>
        </w:rPr>
        <w:t>2014</w:t>
      </w:r>
      <w:r w:rsidRPr="00355CD0">
        <w:rPr>
          <w:noProof/>
        </w:rPr>
        <w:t xml:space="preserve"> 9 (2014).</w:t>
      </w:r>
    </w:p>
    <w:p w14:paraId="28CCFE0D" w14:textId="24E5DB3A" w:rsidR="003B45FC" w:rsidRPr="00355CD0" w:rsidRDefault="003B45FC" w:rsidP="000B6226">
      <w:pPr>
        <w:pStyle w:val="EndNoteBibliography"/>
        <w:rPr>
          <w:noProof/>
        </w:rPr>
      </w:pPr>
      <w:r w:rsidRPr="00355CD0">
        <w:rPr>
          <w:noProof/>
        </w:rPr>
        <w:t>28</w:t>
      </w:r>
      <w:r w:rsidRPr="00355CD0">
        <w:rPr>
          <w:noProof/>
        </w:rPr>
        <w:tab/>
        <w:t>Gavin, C. T.</w:t>
      </w:r>
      <w:r w:rsidRPr="00355CD0">
        <w:rPr>
          <w:i/>
          <w:noProof/>
        </w:rPr>
        <w:t xml:space="preserve"> </w:t>
      </w:r>
      <w:r w:rsidRPr="00A22717">
        <w:rPr>
          <w:iCs/>
          <w:noProof/>
        </w:rPr>
        <w:t>et al</w:t>
      </w:r>
      <w:r w:rsidRPr="00355CD0">
        <w:rPr>
          <w:i/>
          <w:noProof/>
        </w:rPr>
        <w:t>.</w:t>
      </w:r>
      <w:r w:rsidRPr="00355CD0">
        <w:rPr>
          <w:noProof/>
        </w:rPr>
        <w:t xml:space="preserve"> Novel Methods of Determining Urinary Calculi Composition: Petrographic Thin Sectioning of Calculi and Nanoscale Flow Cytometry Urinalysis. </w:t>
      </w:r>
      <w:r w:rsidRPr="00355CD0">
        <w:rPr>
          <w:i/>
          <w:noProof/>
        </w:rPr>
        <w:t>Scientific Reports.</w:t>
      </w:r>
      <w:r w:rsidRPr="00355CD0">
        <w:rPr>
          <w:noProof/>
        </w:rPr>
        <w:t xml:space="preserve"> </w:t>
      </w:r>
      <w:r w:rsidRPr="00355CD0">
        <w:rPr>
          <w:b/>
          <w:noProof/>
        </w:rPr>
        <w:t>6</w:t>
      </w:r>
      <w:r w:rsidRPr="00355CD0">
        <w:rPr>
          <w:noProof/>
        </w:rPr>
        <w:t xml:space="preserve"> 19328 (2016).</w:t>
      </w:r>
    </w:p>
    <w:p w14:paraId="01727073" w14:textId="21181890" w:rsidR="003B45FC" w:rsidRPr="00355CD0" w:rsidRDefault="003B45FC" w:rsidP="000B6226">
      <w:pPr>
        <w:pStyle w:val="EndNoteBibliography"/>
        <w:rPr>
          <w:noProof/>
        </w:rPr>
      </w:pPr>
      <w:r w:rsidRPr="00355CD0">
        <w:rPr>
          <w:noProof/>
        </w:rPr>
        <w:t>29</w:t>
      </w:r>
      <w:r w:rsidRPr="00355CD0">
        <w:rPr>
          <w:noProof/>
        </w:rPr>
        <w:tab/>
        <w:t>Kumar, P.</w:t>
      </w:r>
      <w:r w:rsidRPr="00355CD0">
        <w:rPr>
          <w:i/>
          <w:noProof/>
        </w:rPr>
        <w:t xml:space="preserve"> </w:t>
      </w:r>
      <w:r w:rsidRPr="00A22717">
        <w:rPr>
          <w:iCs/>
          <w:noProof/>
        </w:rPr>
        <w:t>et al.</w:t>
      </w:r>
      <w:r w:rsidRPr="00355CD0">
        <w:rPr>
          <w:noProof/>
        </w:rPr>
        <w:t xml:space="preserve"> Dietary Oxalate Induces Urinary Nanocrystals in Humans. </w:t>
      </w:r>
      <w:r w:rsidRPr="00355CD0">
        <w:rPr>
          <w:i/>
          <w:noProof/>
        </w:rPr>
        <w:t>Kidney International Reports.</w:t>
      </w:r>
      <w:r w:rsidRPr="00355CD0">
        <w:rPr>
          <w:noProof/>
        </w:rPr>
        <w:t xml:space="preserve"> </w:t>
      </w:r>
      <w:r w:rsidRPr="00355CD0">
        <w:rPr>
          <w:b/>
          <w:noProof/>
        </w:rPr>
        <w:t>5</w:t>
      </w:r>
      <w:r w:rsidRPr="00355CD0">
        <w:rPr>
          <w:noProof/>
        </w:rPr>
        <w:t xml:space="preserve"> (7), 1040-1051 (2020).</w:t>
      </w:r>
    </w:p>
    <w:p w14:paraId="7A534824" w14:textId="347313A5" w:rsidR="003B45FC" w:rsidRPr="00355CD0" w:rsidRDefault="003B45FC" w:rsidP="000B6226">
      <w:pPr>
        <w:pStyle w:val="EndNoteBibliography"/>
        <w:rPr>
          <w:noProof/>
        </w:rPr>
      </w:pPr>
      <w:r w:rsidRPr="00355CD0">
        <w:rPr>
          <w:noProof/>
        </w:rPr>
        <w:t>30</w:t>
      </w:r>
      <w:r w:rsidRPr="00355CD0">
        <w:rPr>
          <w:noProof/>
        </w:rPr>
        <w:tab/>
        <w:t>Carr, B., Hole, P., Malloy, A., Nelson, P.</w:t>
      </w:r>
      <w:r w:rsidR="00DF1064">
        <w:rPr>
          <w:noProof/>
        </w:rPr>
        <w:t>,</w:t>
      </w:r>
      <w:r w:rsidRPr="00355CD0">
        <w:rPr>
          <w:noProof/>
        </w:rPr>
        <w:t xml:space="preserve"> Smith, J. Applications of nanoparticle tracking analysis in nanoparticle research--A mini-review. </w:t>
      </w:r>
      <w:r w:rsidRPr="00355CD0">
        <w:rPr>
          <w:i/>
          <w:noProof/>
        </w:rPr>
        <w:t>European Journal of Parenteral Sciences and Pharmaceutical Sciences.</w:t>
      </w:r>
      <w:r w:rsidRPr="00355CD0">
        <w:rPr>
          <w:noProof/>
        </w:rPr>
        <w:t xml:space="preserve"> </w:t>
      </w:r>
      <w:r w:rsidRPr="00355CD0">
        <w:rPr>
          <w:b/>
          <w:noProof/>
        </w:rPr>
        <w:t>14</w:t>
      </w:r>
      <w:r w:rsidRPr="00355CD0">
        <w:rPr>
          <w:noProof/>
        </w:rPr>
        <w:t xml:space="preserve"> (2), 45 (2009).</w:t>
      </w:r>
    </w:p>
    <w:p w14:paraId="0A6AFE74" w14:textId="3DC577C9" w:rsidR="003B45FC" w:rsidRPr="00355CD0" w:rsidRDefault="003B45FC" w:rsidP="000B6226">
      <w:pPr>
        <w:pStyle w:val="EndNoteBibliography"/>
        <w:rPr>
          <w:noProof/>
        </w:rPr>
      </w:pPr>
      <w:r w:rsidRPr="00355CD0">
        <w:rPr>
          <w:noProof/>
        </w:rPr>
        <w:t>31</w:t>
      </w:r>
      <w:r w:rsidRPr="00355CD0">
        <w:rPr>
          <w:noProof/>
        </w:rPr>
        <w:tab/>
        <w:t>Dragovic, R. A.</w:t>
      </w:r>
      <w:r w:rsidRPr="00A22717">
        <w:rPr>
          <w:iCs/>
          <w:noProof/>
        </w:rPr>
        <w:t xml:space="preserve"> et al.</w:t>
      </w:r>
      <w:r w:rsidRPr="00355CD0">
        <w:rPr>
          <w:noProof/>
        </w:rPr>
        <w:t xml:space="preserve"> Sizing and phenotyping of cellular vesicles using Nanoparticle Tracking Analysis. </w:t>
      </w:r>
      <w:r w:rsidRPr="00355CD0">
        <w:rPr>
          <w:i/>
          <w:noProof/>
        </w:rPr>
        <w:t>Nanomedicine: Nanotechnology, Biology, and Medicine.</w:t>
      </w:r>
      <w:r w:rsidRPr="00355CD0">
        <w:rPr>
          <w:noProof/>
        </w:rPr>
        <w:t xml:space="preserve"> </w:t>
      </w:r>
      <w:r w:rsidRPr="00355CD0">
        <w:rPr>
          <w:b/>
          <w:noProof/>
        </w:rPr>
        <w:t>7</w:t>
      </w:r>
      <w:r w:rsidRPr="00355CD0">
        <w:rPr>
          <w:noProof/>
        </w:rPr>
        <w:t xml:space="preserve"> (6), 780-788 (2011).</w:t>
      </w:r>
    </w:p>
    <w:p w14:paraId="3786CE1F" w14:textId="5B912180" w:rsidR="003B45FC" w:rsidRPr="00355CD0" w:rsidRDefault="003B45FC" w:rsidP="000B6226">
      <w:pPr>
        <w:pStyle w:val="EndNoteBibliography"/>
        <w:rPr>
          <w:noProof/>
        </w:rPr>
      </w:pPr>
      <w:r w:rsidRPr="00355CD0">
        <w:rPr>
          <w:noProof/>
        </w:rPr>
        <w:t>32</w:t>
      </w:r>
      <w:r w:rsidRPr="00355CD0">
        <w:rPr>
          <w:noProof/>
        </w:rPr>
        <w:tab/>
        <w:t>Dragovic, R. A.</w:t>
      </w:r>
      <w:r w:rsidRPr="00A22717">
        <w:rPr>
          <w:iCs/>
          <w:noProof/>
        </w:rPr>
        <w:t xml:space="preserve"> et al.</w:t>
      </w:r>
      <w:r w:rsidRPr="00355CD0">
        <w:rPr>
          <w:noProof/>
        </w:rPr>
        <w:t xml:space="preserve"> Isolation of syncytiotrophoblast microvesicles and exosomes and their characterisation by multicolour flow cytometry and fluorescence Nanoparticle Tracking Analysis. </w:t>
      </w:r>
      <w:r w:rsidRPr="00355CD0">
        <w:rPr>
          <w:i/>
          <w:noProof/>
        </w:rPr>
        <w:t>Methods.</w:t>
      </w:r>
      <w:r w:rsidRPr="00355CD0">
        <w:rPr>
          <w:noProof/>
        </w:rPr>
        <w:t xml:space="preserve"> </w:t>
      </w:r>
      <w:r w:rsidRPr="00355CD0">
        <w:rPr>
          <w:b/>
          <w:noProof/>
        </w:rPr>
        <w:t>87</w:t>
      </w:r>
      <w:r w:rsidRPr="00355CD0">
        <w:rPr>
          <w:noProof/>
        </w:rPr>
        <w:t xml:space="preserve"> 64-74 (2015).</w:t>
      </w:r>
    </w:p>
    <w:p w14:paraId="5371082C" w14:textId="61E05965" w:rsidR="003B45FC" w:rsidRPr="00355CD0" w:rsidRDefault="003B45FC" w:rsidP="000B6226">
      <w:pPr>
        <w:pStyle w:val="EndNoteBibliography"/>
        <w:rPr>
          <w:noProof/>
        </w:rPr>
      </w:pPr>
      <w:r w:rsidRPr="00355CD0">
        <w:rPr>
          <w:noProof/>
        </w:rPr>
        <w:t>33</w:t>
      </w:r>
      <w:r w:rsidRPr="00355CD0">
        <w:rPr>
          <w:noProof/>
        </w:rPr>
        <w:tab/>
        <w:t>Gercel-Taylor, C., Atay, S., Tullis, R. H., Kesimer, M.</w:t>
      </w:r>
      <w:r w:rsidR="00DF1064">
        <w:rPr>
          <w:noProof/>
        </w:rPr>
        <w:t>,</w:t>
      </w:r>
      <w:r w:rsidRPr="00355CD0">
        <w:rPr>
          <w:noProof/>
        </w:rPr>
        <w:t xml:space="preserve"> Taylor, D. D. Nanoparticle analysis of circulating cell-derived vesicles in ovarian cancer patients. </w:t>
      </w:r>
      <w:r w:rsidRPr="00355CD0">
        <w:rPr>
          <w:i/>
          <w:noProof/>
        </w:rPr>
        <w:t>Analytical Biochemistry.</w:t>
      </w:r>
      <w:r w:rsidRPr="00355CD0">
        <w:rPr>
          <w:noProof/>
        </w:rPr>
        <w:t xml:space="preserve"> </w:t>
      </w:r>
      <w:r w:rsidRPr="00355CD0">
        <w:rPr>
          <w:b/>
          <w:noProof/>
        </w:rPr>
        <w:t>428</w:t>
      </w:r>
      <w:r w:rsidRPr="00355CD0">
        <w:rPr>
          <w:noProof/>
        </w:rPr>
        <w:t xml:space="preserve"> (1), 44-53 (2012).</w:t>
      </w:r>
    </w:p>
    <w:p w14:paraId="5260A4F5" w14:textId="76D25D37" w:rsidR="003B45FC" w:rsidRPr="00355CD0" w:rsidRDefault="003B45FC" w:rsidP="000B6226">
      <w:pPr>
        <w:pStyle w:val="EndNoteBibliography"/>
        <w:rPr>
          <w:noProof/>
        </w:rPr>
      </w:pPr>
      <w:r w:rsidRPr="00355CD0">
        <w:rPr>
          <w:noProof/>
        </w:rPr>
        <w:t>34</w:t>
      </w:r>
      <w:r w:rsidRPr="00355CD0">
        <w:rPr>
          <w:noProof/>
        </w:rPr>
        <w:tab/>
        <w:t>Minta, A., Kao, J. P.</w:t>
      </w:r>
      <w:r w:rsidR="00DF1064">
        <w:rPr>
          <w:noProof/>
        </w:rPr>
        <w:t>,</w:t>
      </w:r>
      <w:r w:rsidRPr="00355CD0">
        <w:rPr>
          <w:noProof/>
        </w:rPr>
        <w:t xml:space="preserve"> Tsien, R. Y. Fluorescent indicators for cytosolic calcium based on rhodamine and fluorescein chromophores. </w:t>
      </w:r>
      <w:r w:rsidRPr="00355CD0">
        <w:rPr>
          <w:i/>
          <w:noProof/>
        </w:rPr>
        <w:t>Journal of Biological Chemistry.</w:t>
      </w:r>
      <w:r w:rsidRPr="00355CD0">
        <w:rPr>
          <w:noProof/>
        </w:rPr>
        <w:t xml:space="preserve"> </w:t>
      </w:r>
      <w:r w:rsidRPr="00355CD0">
        <w:rPr>
          <w:b/>
          <w:noProof/>
        </w:rPr>
        <w:t>264</w:t>
      </w:r>
      <w:r w:rsidRPr="00355CD0">
        <w:rPr>
          <w:noProof/>
        </w:rPr>
        <w:t xml:space="preserve"> (14), 8171-8178 (1989).</w:t>
      </w:r>
    </w:p>
    <w:p w14:paraId="78603973" w14:textId="16887FC0" w:rsidR="003B45FC" w:rsidRPr="00355CD0" w:rsidRDefault="003B45FC" w:rsidP="000B6226">
      <w:pPr>
        <w:pStyle w:val="EndNoteBibliography"/>
        <w:rPr>
          <w:noProof/>
        </w:rPr>
      </w:pPr>
      <w:r w:rsidRPr="00355CD0">
        <w:rPr>
          <w:noProof/>
        </w:rPr>
        <w:t>35</w:t>
      </w:r>
      <w:r w:rsidRPr="00355CD0">
        <w:rPr>
          <w:noProof/>
        </w:rPr>
        <w:tab/>
        <w:t>Harkins, A. B., Kurebayashi, N.</w:t>
      </w:r>
      <w:r w:rsidR="00DF1064">
        <w:rPr>
          <w:noProof/>
        </w:rPr>
        <w:t>,</w:t>
      </w:r>
      <w:r w:rsidRPr="00355CD0">
        <w:rPr>
          <w:noProof/>
        </w:rPr>
        <w:t xml:space="preserve"> Baylor, S. M. Resting myoplasmic free calcium in frog skeletal muscle fibers estimated with fluo-3. </w:t>
      </w:r>
      <w:r w:rsidRPr="00355CD0">
        <w:rPr>
          <w:i/>
          <w:noProof/>
        </w:rPr>
        <w:t>Biophysical Journal.</w:t>
      </w:r>
      <w:r w:rsidRPr="00355CD0">
        <w:rPr>
          <w:noProof/>
        </w:rPr>
        <w:t xml:space="preserve"> </w:t>
      </w:r>
      <w:r w:rsidRPr="00355CD0">
        <w:rPr>
          <w:b/>
          <w:noProof/>
        </w:rPr>
        <w:t>65</w:t>
      </w:r>
      <w:r w:rsidRPr="00355CD0">
        <w:rPr>
          <w:noProof/>
        </w:rPr>
        <w:t xml:space="preserve"> (2), 865-881 (1993).</w:t>
      </w:r>
    </w:p>
    <w:p w14:paraId="748836AF" w14:textId="5C6987F1" w:rsidR="003B45FC" w:rsidRPr="00355CD0" w:rsidRDefault="003B45FC" w:rsidP="000B6226">
      <w:pPr>
        <w:pStyle w:val="EndNoteBibliography"/>
        <w:rPr>
          <w:noProof/>
        </w:rPr>
      </w:pPr>
      <w:r w:rsidRPr="00355CD0">
        <w:rPr>
          <w:noProof/>
        </w:rPr>
        <w:t>36</w:t>
      </w:r>
      <w:r w:rsidRPr="00355CD0">
        <w:rPr>
          <w:noProof/>
        </w:rPr>
        <w:tab/>
        <w:t>Hernandez-Santana, A., Yavorskyy, A., Loughran, S. T., McCarthy, G. M.</w:t>
      </w:r>
      <w:r w:rsidR="00DF1064">
        <w:rPr>
          <w:noProof/>
        </w:rPr>
        <w:t>,</w:t>
      </w:r>
      <w:r w:rsidRPr="00355CD0">
        <w:rPr>
          <w:noProof/>
        </w:rPr>
        <w:t xml:space="preserve"> McMahon, G. P. New approaches in the detection of calcium-containing microcrystals in synovial fluid. </w:t>
      </w:r>
      <w:r w:rsidRPr="00355CD0">
        <w:rPr>
          <w:i/>
          <w:noProof/>
        </w:rPr>
        <w:t>Bioanalysis.</w:t>
      </w:r>
      <w:r w:rsidRPr="00355CD0">
        <w:rPr>
          <w:noProof/>
        </w:rPr>
        <w:t xml:space="preserve"> </w:t>
      </w:r>
      <w:r w:rsidRPr="00355CD0">
        <w:rPr>
          <w:b/>
          <w:noProof/>
        </w:rPr>
        <w:t>3</w:t>
      </w:r>
      <w:r w:rsidRPr="00355CD0">
        <w:rPr>
          <w:noProof/>
        </w:rPr>
        <w:t xml:space="preserve"> (10), 1085-1091 (2011).</w:t>
      </w:r>
    </w:p>
    <w:p w14:paraId="2F74D354" w14:textId="7576958F" w:rsidR="003B45FC" w:rsidRPr="00355CD0" w:rsidRDefault="003B45FC" w:rsidP="000B6226">
      <w:pPr>
        <w:pStyle w:val="EndNoteBibliography"/>
        <w:rPr>
          <w:noProof/>
        </w:rPr>
      </w:pPr>
      <w:r w:rsidRPr="00355CD0">
        <w:rPr>
          <w:noProof/>
        </w:rPr>
        <w:t>37</w:t>
      </w:r>
      <w:r w:rsidRPr="00355CD0">
        <w:rPr>
          <w:noProof/>
        </w:rPr>
        <w:tab/>
        <w:t>Tong, M., Brown, O. S., Stone, P. R., Cree, L. M.</w:t>
      </w:r>
      <w:r w:rsidR="00DF1064">
        <w:rPr>
          <w:noProof/>
        </w:rPr>
        <w:t>,</w:t>
      </w:r>
      <w:r w:rsidRPr="00355CD0">
        <w:rPr>
          <w:noProof/>
        </w:rPr>
        <w:t xml:space="preserve"> Chamley, L. W. Flow speed alters the apparent size and concentration of particles measured using NanoSight nanoparticle tracking </w:t>
      </w:r>
      <w:r w:rsidRPr="00355CD0">
        <w:rPr>
          <w:noProof/>
        </w:rPr>
        <w:lastRenderedPageBreak/>
        <w:t xml:space="preserve">analysis. </w:t>
      </w:r>
      <w:r w:rsidRPr="00355CD0">
        <w:rPr>
          <w:i/>
          <w:noProof/>
        </w:rPr>
        <w:t>Placenta.</w:t>
      </w:r>
      <w:r w:rsidRPr="00355CD0">
        <w:rPr>
          <w:noProof/>
        </w:rPr>
        <w:t xml:space="preserve"> </w:t>
      </w:r>
      <w:r w:rsidRPr="00355CD0">
        <w:rPr>
          <w:b/>
          <w:noProof/>
        </w:rPr>
        <w:t>38</w:t>
      </w:r>
      <w:r w:rsidRPr="00355CD0">
        <w:rPr>
          <w:noProof/>
        </w:rPr>
        <w:t xml:space="preserve"> 29-32 (2016).</w:t>
      </w:r>
    </w:p>
    <w:p w14:paraId="282B5EBC" w14:textId="048E96B6" w:rsidR="003B45FC" w:rsidRPr="00355CD0" w:rsidRDefault="003B45FC" w:rsidP="000B6226">
      <w:pPr>
        <w:pStyle w:val="EndNoteBibliography"/>
        <w:rPr>
          <w:noProof/>
        </w:rPr>
      </w:pPr>
      <w:r w:rsidRPr="00355CD0">
        <w:rPr>
          <w:noProof/>
        </w:rPr>
        <w:t>38</w:t>
      </w:r>
      <w:r w:rsidRPr="00355CD0">
        <w:rPr>
          <w:noProof/>
        </w:rPr>
        <w:tab/>
        <w:t>Maas, S. L.</w:t>
      </w:r>
      <w:r w:rsidRPr="00A22717">
        <w:rPr>
          <w:iCs/>
          <w:noProof/>
        </w:rPr>
        <w:t xml:space="preserve"> et al</w:t>
      </w:r>
      <w:r w:rsidRPr="00355CD0">
        <w:rPr>
          <w:i/>
          <w:noProof/>
        </w:rPr>
        <w:t>.</w:t>
      </w:r>
      <w:r w:rsidRPr="00355CD0">
        <w:rPr>
          <w:noProof/>
        </w:rPr>
        <w:t xml:space="preserve"> Possibilities and limitations of current technologies for quantification of biological extracellular vesicles and synthetic mimics. </w:t>
      </w:r>
      <w:r w:rsidRPr="00355CD0">
        <w:rPr>
          <w:i/>
          <w:noProof/>
        </w:rPr>
        <w:t>Journal of Controlled Release.</w:t>
      </w:r>
      <w:r w:rsidRPr="00355CD0">
        <w:rPr>
          <w:noProof/>
        </w:rPr>
        <w:t xml:space="preserve"> </w:t>
      </w:r>
      <w:r w:rsidRPr="00355CD0">
        <w:rPr>
          <w:b/>
          <w:noProof/>
        </w:rPr>
        <w:t>200</w:t>
      </w:r>
      <w:r w:rsidRPr="00355CD0">
        <w:rPr>
          <w:noProof/>
        </w:rPr>
        <w:t xml:space="preserve"> 87-96 (2015).</w:t>
      </w:r>
    </w:p>
    <w:p w14:paraId="60676630" w14:textId="61C417FF" w:rsidR="003B45FC" w:rsidRPr="00355CD0" w:rsidRDefault="003B45FC" w:rsidP="000B6226">
      <w:pPr>
        <w:pStyle w:val="EndNoteBibliography"/>
        <w:rPr>
          <w:noProof/>
        </w:rPr>
      </w:pPr>
      <w:r w:rsidRPr="00355CD0">
        <w:rPr>
          <w:noProof/>
        </w:rPr>
        <w:t>39</w:t>
      </w:r>
      <w:r w:rsidRPr="00355CD0">
        <w:rPr>
          <w:noProof/>
        </w:rPr>
        <w:tab/>
        <w:t>Hole, P.</w:t>
      </w:r>
      <w:r w:rsidRPr="00A22717">
        <w:rPr>
          <w:iCs/>
          <w:noProof/>
        </w:rPr>
        <w:t xml:space="preserve"> et al</w:t>
      </w:r>
      <w:r w:rsidRPr="00355CD0">
        <w:rPr>
          <w:i/>
          <w:noProof/>
        </w:rPr>
        <w:t>.</w:t>
      </w:r>
      <w:r w:rsidRPr="00355CD0">
        <w:rPr>
          <w:noProof/>
        </w:rPr>
        <w:t xml:space="preserve"> Interlaboratory comparison of size measurements on nanoparticles using nanoparticle tracking analysis (NTA). </w:t>
      </w:r>
      <w:r w:rsidRPr="00355CD0">
        <w:rPr>
          <w:i/>
          <w:noProof/>
        </w:rPr>
        <w:t>Journal of Nanoparticle Research.</w:t>
      </w:r>
      <w:r w:rsidRPr="00355CD0">
        <w:rPr>
          <w:noProof/>
        </w:rPr>
        <w:t xml:space="preserve"> </w:t>
      </w:r>
      <w:r w:rsidRPr="00355CD0">
        <w:rPr>
          <w:b/>
          <w:noProof/>
        </w:rPr>
        <w:t>15</w:t>
      </w:r>
      <w:r w:rsidRPr="00355CD0">
        <w:rPr>
          <w:noProof/>
        </w:rPr>
        <w:t xml:space="preserve"> 2101</w:t>
      </w:r>
      <w:r w:rsidR="00A22717">
        <w:rPr>
          <w:noProof/>
        </w:rPr>
        <w:t xml:space="preserve"> (</w:t>
      </w:r>
      <w:r w:rsidRPr="00355CD0">
        <w:rPr>
          <w:noProof/>
        </w:rPr>
        <w:t>2013).</w:t>
      </w:r>
    </w:p>
    <w:p w14:paraId="6F98D1DD" w14:textId="46B442AD" w:rsidR="003B45FC" w:rsidRPr="00355CD0" w:rsidRDefault="003B45FC" w:rsidP="000B6226">
      <w:pPr>
        <w:pStyle w:val="EndNoteBibliography"/>
        <w:rPr>
          <w:noProof/>
        </w:rPr>
      </w:pPr>
      <w:r w:rsidRPr="00355CD0">
        <w:rPr>
          <w:noProof/>
        </w:rPr>
        <w:t>40</w:t>
      </w:r>
      <w:r w:rsidRPr="00355CD0">
        <w:rPr>
          <w:noProof/>
        </w:rPr>
        <w:tab/>
        <w:t>Tomlinson, P. R.</w:t>
      </w:r>
      <w:r w:rsidRPr="00A22717">
        <w:rPr>
          <w:iCs/>
          <w:noProof/>
        </w:rPr>
        <w:t xml:space="preserve"> et al</w:t>
      </w:r>
      <w:r w:rsidRPr="00355CD0">
        <w:rPr>
          <w:i/>
          <w:noProof/>
        </w:rPr>
        <w:t>.</w:t>
      </w:r>
      <w:r w:rsidRPr="00355CD0">
        <w:rPr>
          <w:noProof/>
        </w:rPr>
        <w:t xml:space="preserve"> Identification of distinct circulating exosomes in Parkinson's disease. </w:t>
      </w:r>
      <w:r w:rsidRPr="00355CD0">
        <w:rPr>
          <w:i/>
          <w:noProof/>
        </w:rPr>
        <w:t>Annals of Clinical and Translational Neurology.</w:t>
      </w:r>
      <w:r w:rsidRPr="00355CD0">
        <w:rPr>
          <w:noProof/>
        </w:rPr>
        <w:t xml:space="preserve"> </w:t>
      </w:r>
      <w:r w:rsidRPr="00355CD0">
        <w:rPr>
          <w:b/>
          <w:noProof/>
        </w:rPr>
        <w:t>2</w:t>
      </w:r>
      <w:r w:rsidRPr="00355CD0">
        <w:rPr>
          <w:noProof/>
        </w:rPr>
        <w:t xml:space="preserve"> (4), 353-361</w:t>
      </w:r>
      <w:r w:rsidR="00A22717">
        <w:rPr>
          <w:noProof/>
        </w:rPr>
        <w:t xml:space="preserve"> (</w:t>
      </w:r>
      <w:r w:rsidRPr="00355CD0">
        <w:rPr>
          <w:noProof/>
        </w:rPr>
        <w:t>2015).</w:t>
      </w:r>
    </w:p>
    <w:p w14:paraId="23FCD7EA" w14:textId="6AD01790" w:rsidR="006E4797" w:rsidRPr="00A22717" w:rsidRDefault="000C6C18" w:rsidP="000B6226">
      <w:pPr>
        <w:pBdr>
          <w:top w:val="nil"/>
          <w:left w:val="nil"/>
          <w:bottom w:val="nil"/>
          <w:right w:val="nil"/>
          <w:between w:val="nil"/>
        </w:pBdr>
      </w:pPr>
      <w:r w:rsidRPr="00A22717">
        <w:fldChar w:fldCharType="end"/>
      </w:r>
    </w:p>
    <w:sectPr w:rsidR="006E4797" w:rsidRPr="00A22717" w:rsidSect="00A22717">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05D509" w14:textId="77777777" w:rsidR="0095202D" w:rsidRDefault="0095202D">
      <w:r>
        <w:separator/>
      </w:r>
    </w:p>
  </w:endnote>
  <w:endnote w:type="continuationSeparator" w:id="0">
    <w:p w14:paraId="18AB995D" w14:textId="77777777" w:rsidR="0095202D" w:rsidRDefault="009520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8E617F" w14:textId="77777777" w:rsidR="00DF1064" w:rsidRDefault="00DF1064">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11F463" w14:textId="77777777" w:rsidR="0095202D" w:rsidRDefault="0095202D">
      <w:r>
        <w:separator/>
      </w:r>
    </w:p>
  </w:footnote>
  <w:footnote w:type="continuationSeparator" w:id="0">
    <w:p w14:paraId="2F407C3D" w14:textId="77777777" w:rsidR="0095202D" w:rsidRDefault="009520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1A13C8" w14:textId="77777777" w:rsidR="00DF1064" w:rsidRDefault="00DF106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29057F" w14:textId="77777777" w:rsidR="00DF1064" w:rsidRDefault="00DF1064">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88AF03" w14:textId="5F1762DB" w:rsidR="00DF1064" w:rsidRDefault="00DF1064">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F84B30"/>
    <w:multiLevelType w:val="multilevel"/>
    <w:tmpl w:val="7B8AC3A4"/>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69F48F7"/>
    <w:multiLevelType w:val="hybridMultilevel"/>
    <w:tmpl w:val="41D8654A"/>
    <w:lvl w:ilvl="0" w:tplc="50C4BDCE">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6F5B7C"/>
    <w:multiLevelType w:val="multilevel"/>
    <w:tmpl w:val="6800576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7771C40"/>
    <w:multiLevelType w:val="hybridMultilevel"/>
    <w:tmpl w:val="7AF2FC06"/>
    <w:lvl w:ilvl="0" w:tplc="FD706112">
      <w:start w:val="1"/>
      <w:numFmt w:val="upp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9F77350"/>
    <w:multiLevelType w:val="multilevel"/>
    <w:tmpl w:val="1D7CA9B2"/>
    <w:lvl w:ilvl="0">
      <w:start w:val="1"/>
      <w:numFmt w:val="decimal"/>
      <w:lvlText w:val="%1."/>
      <w:lvlJc w:val="left"/>
      <w:pPr>
        <w:ind w:left="720" w:hanging="360"/>
      </w:pPr>
      <w:rPr>
        <w:rFonts w:asciiTheme="majorHAnsi" w:eastAsiaTheme="minorHAnsi" w:hAnsiTheme="majorHAnsi" w:cstheme="majorHAnsi"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3CC93ABB"/>
    <w:multiLevelType w:val="hybridMultilevel"/>
    <w:tmpl w:val="C73CDA5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5AA94099"/>
    <w:multiLevelType w:val="multilevel"/>
    <w:tmpl w:val="F948D3A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13"/>
  </w:num>
  <w:num w:numId="3">
    <w:abstractNumId w:val="18"/>
  </w:num>
  <w:num w:numId="4">
    <w:abstractNumId w:val="1"/>
  </w:num>
  <w:num w:numId="5">
    <w:abstractNumId w:val="15"/>
  </w:num>
  <w:num w:numId="6">
    <w:abstractNumId w:val="17"/>
  </w:num>
  <w:num w:numId="7">
    <w:abstractNumId w:val="6"/>
  </w:num>
  <w:num w:numId="8">
    <w:abstractNumId w:val="12"/>
  </w:num>
  <w:num w:numId="9">
    <w:abstractNumId w:val="3"/>
  </w:num>
  <w:num w:numId="10">
    <w:abstractNumId w:val="9"/>
  </w:num>
  <w:num w:numId="11">
    <w:abstractNumId w:val="14"/>
  </w:num>
  <w:num w:numId="12">
    <w:abstractNumId w:val="4"/>
  </w:num>
  <w:num w:numId="13">
    <w:abstractNumId w:val="10"/>
  </w:num>
  <w:num w:numId="14">
    <w:abstractNumId w:val="8"/>
  </w:num>
  <w:num w:numId="15">
    <w:abstractNumId w:val="2"/>
  </w:num>
  <w:num w:numId="16">
    <w:abstractNumId w:val="0"/>
  </w:num>
  <w:num w:numId="17">
    <w:abstractNumId w:val="11"/>
  </w:num>
  <w:num w:numId="18">
    <w:abstractNumId w:val="7"/>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v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z022x2i5rsv9etdx1p9vwtxzfzdxa5arxv&quot;&gt;KS Grant Copy-Converted&lt;record-ids&gt;&lt;item&gt;377&lt;/item&gt;&lt;item&gt;426&lt;/item&gt;&lt;item&gt;466&lt;/item&gt;&lt;item&gt;469&lt;/item&gt;&lt;item&gt;484&lt;/item&gt;&lt;item&gt;508&lt;/item&gt;&lt;item&gt;534&lt;/item&gt;&lt;item&gt;543&lt;/item&gt;&lt;item&gt;544&lt;/item&gt;&lt;item&gt;561&lt;/item&gt;&lt;item&gt;562&lt;/item&gt;&lt;item&gt;571&lt;/item&gt;&lt;item&gt;572&lt;/item&gt;&lt;item&gt;573&lt;/item&gt;&lt;item&gt;574&lt;/item&gt;&lt;item&gt;575&lt;/item&gt;&lt;item&gt;576&lt;/item&gt;&lt;item&gt;577&lt;/item&gt;&lt;item&gt;578&lt;/item&gt;&lt;item&gt;579&lt;/item&gt;&lt;item&gt;580&lt;/item&gt;&lt;item&gt;583&lt;/item&gt;&lt;item&gt;584&lt;/item&gt;&lt;item&gt;585&lt;/item&gt;&lt;item&gt;586&lt;/item&gt;&lt;item&gt;587&lt;/item&gt;&lt;item&gt;588&lt;/item&gt;&lt;item&gt;589&lt;/item&gt;&lt;item&gt;591&lt;/item&gt;&lt;item&gt;596&lt;/item&gt;&lt;item&gt;598&lt;/item&gt;&lt;item&gt;599&lt;/item&gt;&lt;item&gt;601&lt;/item&gt;&lt;item&gt;602&lt;/item&gt;&lt;item&gt;603&lt;/item&gt;&lt;item&gt;604&lt;/item&gt;&lt;item&gt;692&lt;/item&gt;&lt;item&gt;840&lt;/item&gt;&lt;item&gt;900&lt;/item&gt;&lt;item&gt;901&lt;/item&gt;&lt;item&gt;931&lt;/item&gt;&lt;/record-ids&gt;&lt;/item&gt;&lt;/Libraries&gt;"/>
  </w:docVars>
  <w:rsids>
    <w:rsidRoot w:val="006E4797"/>
    <w:rsid w:val="00010FFA"/>
    <w:rsid w:val="00045F91"/>
    <w:rsid w:val="00055EFF"/>
    <w:rsid w:val="00057EC5"/>
    <w:rsid w:val="000A0040"/>
    <w:rsid w:val="000A655B"/>
    <w:rsid w:val="000B23D6"/>
    <w:rsid w:val="000B6226"/>
    <w:rsid w:val="000C6C18"/>
    <w:rsid w:val="001166C9"/>
    <w:rsid w:val="00117C9D"/>
    <w:rsid w:val="0012279B"/>
    <w:rsid w:val="00177387"/>
    <w:rsid w:val="001A45F1"/>
    <w:rsid w:val="001B4D24"/>
    <w:rsid w:val="001D37D6"/>
    <w:rsid w:val="001E0700"/>
    <w:rsid w:val="001E3836"/>
    <w:rsid w:val="001F584F"/>
    <w:rsid w:val="0024382C"/>
    <w:rsid w:val="00291528"/>
    <w:rsid w:val="002D568F"/>
    <w:rsid w:val="002E300A"/>
    <w:rsid w:val="002E5665"/>
    <w:rsid w:val="002F2346"/>
    <w:rsid w:val="00324593"/>
    <w:rsid w:val="0033063C"/>
    <w:rsid w:val="00351087"/>
    <w:rsid w:val="00355CD0"/>
    <w:rsid w:val="00355E56"/>
    <w:rsid w:val="00355FA2"/>
    <w:rsid w:val="003729E4"/>
    <w:rsid w:val="003B45FC"/>
    <w:rsid w:val="00412766"/>
    <w:rsid w:val="00434FD3"/>
    <w:rsid w:val="00441612"/>
    <w:rsid w:val="00443A3A"/>
    <w:rsid w:val="0045092E"/>
    <w:rsid w:val="004551C2"/>
    <w:rsid w:val="00481D13"/>
    <w:rsid w:val="004C240C"/>
    <w:rsid w:val="004C644B"/>
    <w:rsid w:val="004F4604"/>
    <w:rsid w:val="00501F2A"/>
    <w:rsid w:val="00516A06"/>
    <w:rsid w:val="00551D82"/>
    <w:rsid w:val="005761D4"/>
    <w:rsid w:val="00584AD5"/>
    <w:rsid w:val="005864D4"/>
    <w:rsid w:val="005C3A96"/>
    <w:rsid w:val="005F3A88"/>
    <w:rsid w:val="005F5EB9"/>
    <w:rsid w:val="006048DC"/>
    <w:rsid w:val="00621F33"/>
    <w:rsid w:val="00622578"/>
    <w:rsid w:val="006917A8"/>
    <w:rsid w:val="006D0CD6"/>
    <w:rsid w:val="006D71F7"/>
    <w:rsid w:val="006E4797"/>
    <w:rsid w:val="006E7C93"/>
    <w:rsid w:val="00733DD2"/>
    <w:rsid w:val="00736072"/>
    <w:rsid w:val="0077045E"/>
    <w:rsid w:val="00773453"/>
    <w:rsid w:val="007A597F"/>
    <w:rsid w:val="007B6AA8"/>
    <w:rsid w:val="007D08D1"/>
    <w:rsid w:val="008351F8"/>
    <w:rsid w:val="008538C6"/>
    <w:rsid w:val="00853EC1"/>
    <w:rsid w:val="0089706F"/>
    <w:rsid w:val="008A2CF4"/>
    <w:rsid w:val="008C0150"/>
    <w:rsid w:val="008E278F"/>
    <w:rsid w:val="0092713C"/>
    <w:rsid w:val="0095202D"/>
    <w:rsid w:val="0095606A"/>
    <w:rsid w:val="0097509E"/>
    <w:rsid w:val="00975B30"/>
    <w:rsid w:val="00975C66"/>
    <w:rsid w:val="00997BEF"/>
    <w:rsid w:val="009A0125"/>
    <w:rsid w:val="009A2C8E"/>
    <w:rsid w:val="009A3A15"/>
    <w:rsid w:val="009B06D5"/>
    <w:rsid w:val="009B239D"/>
    <w:rsid w:val="009B76AC"/>
    <w:rsid w:val="009C3B73"/>
    <w:rsid w:val="009C72A6"/>
    <w:rsid w:val="009D0722"/>
    <w:rsid w:val="00A22717"/>
    <w:rsid w:val="00A24B9A"/>
    <w:rsid w:val="00A257DF"/>
    <w:rsid w:val="00A57856"/>
    <w:rsid w:val="00AD39F5"/>
    <w:rsid w:val="00AD79FB"/>
    <w:rsid w:val="00B075DF"/>
    <w:rsid w:val="00B14BD6"/>
    <w:rsid w:val="00B30120"/>
    <w:rsid w:val="00B4285D"/>
    <w:rsid w:val="00B46D03"/>
    <w:rsid w:val="00B94736"/>
    <w:rsid w:val="00C0211D"/>
    <w:rsid w:val="00C055D4"/>
    <w:rsid w:val="00C3143A"/>
    <w:rsid w:val="00C37E9F"/>
    <w:rsid w:val="00C41F1F"/>
    <w:rsid w:val="00CC3215"/>
    <w:rsid w:val="00CF716D"/>
    <w:rsid w:val="00D25999"/>
    <w:rsid w:val="00D424DE"/>
    <w:rsid w:val="00D52BAF"/>
    <w:rsid w:val="00D92F29"/>
    <w:rsid w:val="00DA0C43"/>
    <w:rsid w:val="00DC1C34"/>
    <w:rsid w:val="00DF1064"/>
    <w:rsid w:val="00E0524E"/>
    <w:rsid w:val="00E105A2"/>
    <w:rsid w:val="00E15E34"/>
    <w:rsid w:val="00E1659E"/>
    <w:rsid w:val="00E36544"/>
    <w:rsid w:val="00E42D96"/>
    <w:rsid w:val="00EB1E68"/>
    <w:rsid w:val="00EB66D0"/>
    <w:rsid w:val="00EE567F"/>
    <w:rsid w:val="00FA219F"/>
    <w:rsid w:val="00FB71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73E9F6"/>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EndNoteBibliographyTitle">
    <w:name w:val="EndNote Bibliography Title"/>
    <w:basedOn w:val="Normal"/>
    <w:link w:val="EndNoteBibliographyTitleChar"/>
    <w:rsid w:val="000C6C18"/>
    <w:pPr>
      <w:jc w:val="center"/>
    </w:pPr>
  </w:style>
  <w:style w:type="character" w:customStyle="1" w:styleId="EndNoteBibliographyTitleChar">
    <w:name w:val="EndNote Bibliography Title Char"/>
    <w:basedOn w:val="DefaultParagraphFont"/>
    <w:link w:val="EndNoteBibliographyTitle"/>
    <w:rsid w:val="000C6C18"/>
  </w:style>
  <w:style w:type="paragraph" w:customStyle="1" w:styleId="EndNoteBibliography">
    <w:name w:val="EndNote Bibliography"/>
    <w:basedOn w:val="Normal"/>
    <w:link w:val="EndNoteBibliographyChar"/>
    <w:rsid w:val="000C6C18"/>
  </w:style>
  <w:style w:type="character" w:customStyle="1" w:styleId="EndNoteBibliographyChar">
    <w:name w:val="EndNote Bibliography Char"/>
    <w:basedOn w:val="DefaultParagraphFont"/>
    <w:link w:val="EndNoteBibliography"/>
    <w:rsid w:val="000C6C18"/>
  </w:style>
  <w:style w:type="paragraph" w:styleId="ListParagraph">
    <w:name w:val="List Paragraph"/>
    <w:basedOn w:val="Normal"/>
    <w:uiPriority w:val="34"/>
    <w:qFormat/>
    <w:rsid w:val="000B23D6"/>
    <w:pPr>
      <w:ind w:left="720"/>
      <w:contextualSpacing/>
    </w:pPr>
  </w:style>
  <w:style w:type="paragraph" w:styleId="BalloonText">
    <w:name w:val="Balloon Text"/>
    <w:basedOn w:val="Normal"/>
    <w:link w:val="BalloonTextChar"/>
    <w:uiPriority w:val="99"/>
    <w:semiHidden/>
    <w:unhideWhenUsed/>
    <w:rsid w:val="008E278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278F"/>
    <w:rPr>
      <w:rFonts w:ascii="Segoe UI" w:hAnsi="Segoe UI" w:cs="Segoe UI"/>
      <w:sz w:val="18"/>
      <w:szCs w:val="18"/>
    </w:rPr>
  </w:style>
  <w:style w:type="character" w:styleId="LineNumber">
    <w:name w:val="line number"/>
    <w:basedOn w:val="DefaultParagraphFont"/>
    <w:uiPriority w:val="99"/>
    <w:semiHidden/>
    <w:unhideWhenUsed/>
    <w:rsid w:val="00C41F1F"/>
  </w:style>
  <w:style w:type="character" w:styleId="UnresolvedMention">
    <w:name w:val="Unresolved Mention"/>
    <w:basedOn w:val="DefaultParagraphFont"/>
    <w:uiPriority w:val="99"/>
    <w:semiHidden/>
    <w:unhideWhenUsed/>
    <w:rsid w:val="00E36544"/>
    <w:rPr>
      <w:color w:val="605E5C"/>
      <w:shd w:val="clear" w:color="auto" w:fill="E1DFDD"/>
    </w:rPr>
  </w:style>
  <w:style w:type="paragraph" w:styleId="Revision">
    <w:name w:val="Revision"/>
    <w:hidden/>
    <w:uiPriority w:val="99"/>
    <w:semiHidden/>
    <w:rsid w:val="00355CD0"/>
    <w:pPr>
      <w:widowControl/>
      <w:jc w:val="left"/>
    </w:pPr>
  </w:style>
  <w:style w:type="paragraph" w:styleId="Footer">
    <w:name w:val="footer"/>
    <w:basedOn w:val="Normal"/>
    <w:link w:val="FooterChar"/>
    <w:uiPriority w:val="99"/>
    <w:unhideWhenUsed/>
    <w:rsid w:val="00A22717"/>
    <w:pPr>
      <w:tabs>
        <w:tab w:val="center" w:pos="4680"/>
        <w:tab w:val="right" w:pos="9360"/>
      </w:tabs>
    </w:pPr>
  </w:style>
  <w:style w:type="character" w:customStyle="1" w:styleId="FooterChar">
    <w:name w:val="Footer Char"/>
    <w:basedOn w:val="DefaultParagraphFont"/>
    <w:link w:val="Footer"/>
    <w:uiPriority w:val="99"/>
    <w:rsid w:val="00A227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parveenkumar@uabmc.edu"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taneciamitchell@uabmc.edu"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apb0038@auburn.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8</TotalTime>
  <Pages>10</Pages>
  <Words>7134</Words>
  <Characters>40668</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chell, Tanecia (Campus)</dc:creator>
  <cp:lastModifiedBy>Nam Nguyen</cp:lastModifiedBy>
  <cp:revision>17</cp:revision>
  <cp:lastPrinted>2020-12-11T19:02:00Z</cp:lastPrinted>
  <dcterms:created xsi:type="dcterms:W3CDTF">2020-12-11T22:10:00Z</dcterms:created>
  <dcterms:modified xsi:type="dcterms:W3CDTF">2021-01-07T17:00:00Z</dcterms:modified>
</cp:coreProperties>
</file>